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6201B" w14:textId="77777777" w:rsidR="001B521A" w:rsidRDefault="001B521A" w:rsidP="001B521A">
      <w:pPr>
        <w:spacing w:line="480" w:lineRule="auto"/>
        <w:rPr>
          <w:bCs/>
        </w:rPr>
      </w:pPr>
      <w:r>
        <w:rPr>
          <w:bCs/>
        </w:rPr>
        <w:t>Article Type:  Article</w:t>
      </w:r>
    </w:p>
    <w:p w14:paraId="2D8A99E1" w14:textId="77777777" w:rsidR="001B521A" w:rsidRDefault="001B521A" w:rsidP="001B521A">
      <w:pPr>
        <w:spacing w:line="480" w:lineRule="auto"/>
        <w:rPr>
          <w:bCs/>
        </w:rPr>
      </w:pPr>
    </w:p>
    <w:p w14:paraId="393E200F" w14:textId="77777777" w:rsidR="001B521A" w:rsidRPr="003852D0" w:rsidRDefault="001B521A" w:rsidP="001B521A">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1F60B8B1" w14:textId="77777777" w:rsidR="001B521A" w:rsidRDefault="001B521A" w:rsidP="001B521A">
      <w:pPr>
        <w:spacing w:line="480" w:lineRule="auto"/>
      </w:pPr>
    </w:p>
    <w:p w14:paraId="5C9A1E96" w14:textId="77777777" w:rsidR="001B521A" w:rsidRDefault="001B521A" w:rsidP="001B521A">
      <w:pPr>
        <w:spacing w:line="480" w:lineRule="auto"/>
      </w:pPr>
      <w:r>
        <w:t>Running Head:  Shoreline rotenone application in small impoundments</w:t>
      </w:r>
    </w:p>
    <w:p w14:paraId="1F945ADA" w14:textId="77777777" w:rsidR="001B521A" w:rsidRDefault="001B521A" w:rsidP="001B521A">
      <w:pPr>
        <w:spacing w:line="480" w:lineRule="auto"/>
      </w:pPr>
    </w:p>
    <w:p w14:paraId="196E286D" w14:textId="77777777" w:rsidR="001B521A" w:rsidRPr="00DA62E1" w:rsidRDefault="001B521A" w:rsidP="001B521A">
      <w:pPr>
        <w:spacing w:line="480" w:lineRule="auto"/>
      </w:pPr>
      <w:r>
        <w:t>Authors:  Tyler Steven Coleman</w:t>
      </w:r>
      <w:r>
        <w:softHyphen/>
      </w:r>
      <w:proofErr w:type="gramStart"/>
      <w:r>
        <w:rPr>
          <w:vertAlign w:val="superscript"/>
        </w:rPr>
        <w:t>1,+</w:t>
      </w:r>
      <w:proofErr w:type="gramEnd"/>
      <w:r>
        <w:rPr>
          <w:vertAlign w:val="superscript"/>
        </w:rPr>
        <w:t>,a</w:t>
      </w:r>
      <w:r>
        <w:t>, Robert W. Eckelbecker</w:t>
      </w:r>
      <w:r>
        <w:rPr>
          <w:vertAlign w:val="subscript"/>
        </w:rPr>
        <w:softHyphen/>
      </w:r>
      <w:r>
        <w:softHyphen/>
      </w:r>
      <w:r>
        <w:softHyphen/>
      </w:r>
      <w:r>
        <w:rPr>
          <w:vertAlign w:val="subscript"/>
        </w:rPr>
        <w:softHyphen/>
      </w:r>
      <w:r>
        <w:rPr>
          <w:vertAlign w:val="superscript"/>
        </w:rPr>
        <w:t>1,†</w:t>
      </w:r>
      <w:r>
        <w:t>, Andrew K. Carlson</w:t>
      </w:r>
      <w:r>
        <w:softHyphen/>
      </w:r>
      <w:r>
        <w:rPr>
          <w:vertAlign w:val="superscript"/>
        </w:rPr>
        <w:t>2</w:t>
      </w:r>
      <w:r>
        <w:t>, Dennis R. DeVries</w:t>
      </w:r>
      <w:r>
        <w:rPr>
          <w:vertAlign w:val="superscript"/>
        </w:rPr>
        <w:t>1</w:t>
      </w:r>
      <w:r>
        <w:t>, Russell A. Wright</w:t>
      </w:r>
      <w:r>
        <w:rPr>
          <w:vertAlign w:val="superscript"/>
        </w:rPr>
        <w:t>1</w:t>
      </w:r>
      <w:r>
        <w:t>, Benjamin A. Staton</w:t>
      </w:r>
      <w:r>
        <w:rPr>
          <w:vertAlign w:val="superscript"/>
        </w:rPr>
        <w:t>1,◊</w:t>
      </w:r>
      <w:r>
        <w:t>, Stephen W. Parker</w:t>
      </w:r>
      <w:r>
        <w:rPr>
          <w:vertAlign w:val="superscript"/>
        </w:rPr>
        <w:t>3</w:t>
      </w:r>
      <w:r>
        <w:rPr>
          <w:vertAlign w:val="superscript"/>
        </w:rPr>
        <w:softHyphen/>
      </w:r>
      <w:r>
        <w:rPr>
          <w:vertAlign w:val="superscript"/>
        </w:rPr>
        <w:softHyphen/>
      </w:r>
      <w:r>
        <w:t>, Collin R. Chittam</w:t>
      </w:r>
      <w:r>
        <w:rPr>
          <w:vertAlign w:val="superscript"/>
        </w:rPr>
        <w:t>1,∞</w:t>
      </w:r>
      <w:r>
        <w:t>, Richard G. Lovell</w:t>
      </w:r>
      <w:r>
        <w:rPr>
          <w:vertAlign w:val="superscript"/>
        </w:rPr>
        <w:t>4</w:t>
      </w:r>
      <w:r>
        <w:t>, Matthew J. Catalano</w:t>
      </w:r>
      <w:r>
        <w:rPr>
          <w:vertAlign w:val="superscript"/>
        </w:rPr>
        <w:t>1</w:t>
      </w:r>
    </w:p>
    <w:p w14:paraId="32119F29" w14:textId="77777777" w:rsidR="001B521A" w:rsidRPr="00305BD1" w:rsidRDefault="001B521A" w:rsidP="001B521A">
      <w:pPr>
        <w:spacing w:line="480" w:lineRule="auto"/>
      </w:pPr>
    </w:p>
    <w:p w14:paraId="6913BF42" w14:textId="77777777" w:rsidR="001B521A" w:rsidRDefault="001B521A" w:rsidP="001B521A">
      <w:pPr>
        <w:spacing w:line="480" w:lineRule="auto"/>
      </w:pPr>
      <w:r>
        <w:rPr>
          <w:vertAlign w:val="superscript"/>
        </w:rPr>
        <w:t>1</w:t>
      </w:r>
      <w:r>
        <w:t>School of Fisheries, Aquaculture, and Aquatic Sciences, Auburn University, 203 Swingle Hall, Auburn, AL 36849, USA</w:t>
      </w:r>
    </w:p>
    <w:p w14:paraId="359D3F3D" w14:textId="154F33C0" w:rsidR="001B521A" w:rsidRDefault="001B521A" w:rsidP="001B521A">
      <w:pPr>
        <w:spacing w:line="480" w:lineRule="auto"/>
      </w:pPr>
      <w:r>
        <w:rPr>
          <w:vertAlign w:val="superscript"/>
        </w:rPr>
        <w:t>2</w:t>
      </w:r>
      <w:r>
        <w:t>U.S. Geological Survey, Florida Cooperative Fish and Wildlife Research Unit, School of Forest, Fisheries, and Geomatics Sciences and Department of Wildlife Ecology and Conservation, University of Florida, 2295 Mowry Road, Gainesville, FL 32611, USA</w:t>
      </w:r>
    </w:p>
    <w:p w14:paraId="6C8FCF17" w14:textId="77777777" w:rsidR="001B521A" w:rsidRDefault="001B521A" w:rsidP="001B521A">
      <w:pPr>
        <w:spacing w:line="480" w:lineRule="auto"/>
      </w:pPr>
      <w:r>
        <w:rPr>
          <w:vertAlign w:val="superscript"/>
        </w:rPr>
        <w:t>3</w:t>
      </w:r>
      <w:r>
        <w:t xml:space="preserve">Department of Wildlife Ecology and Conservation, University of Florida, 110 </w:t>
      </w:r>
      <w:proofErr w:type="spellStart"/>
      <w:r>
        <w:t>Newins</w:t>
      </w:r>
      <w:proofErr w:type="spellEnd"/>
      <w:r>
        <w:t>-Ziegler Hall, Gainesville, FL 32611, USA</w:t>
      </w:r>
    </w:p>
    <w:p w14:paraId="64088D94" w14:textId="77777777" w:rsidR="001B521A" w:rsidRPr="00305BD1" w:rsidRDefault="001B521A" w:rsidP="001B521A">
      <w:pPr>
        <w:spacing w:line="480" w:lineRule="auto"/>
      </w:pPr>
      <w:r>
        <w:rPr>
          <w:vertAlign w:val="superscript"/>
        </w:rPr>
        <w:t>4</w:t>
      </w:r>
      <w:r>
        <w:t>Alabama Department of Conservation and Natural Resources, Auburn, AL 36830, USA</w:t>
      </w:r>
    </w:p>
    <w:p w14:paraId="372C5A15" w14:textId="77777777" w:rsidR="001B521A" w:rsidRDefault="001B521A" w:rsidP="001B521A">
      <w:pPr>
        <w:spacing w:line="480" w:lineRule="auto"/>
      </w:pPr>
      <w:proofErr w:type="spellStart"/>
      <w:r>
        <w:rPr>
          <w:vertAlign w:val="superscript"/>
        </w:rPr>
        <w:t>a</w:t>
      </w:r>
      <w:r>
        <w:t>Corresponding</w:t>
      </w:r>
      <w:proofErr w:type="spellEnd"/>
      <w:r>
        <w:t xml:space="preserve"> Author:</w:t>
      </w:r>
      <w:r w:rsidRPr="00955134">
        <w:rPr>
          <w:bCs/>
        </w:rPr>
        <w:t xml:space="preserve"> </w:t>
      </w:r>
      <w:r>
        <w:rPr>
          <w:bCs/>
        </w:rPr>
        <w:t xml:space="preserve"> </w:t>
      </w:r>
      <w:r w:rsidRPr="00FA56D5">
        <w:rPr>
          <w:bCs/>
        </w:rPr>
        <w:t>tscoleman3@gmail.com</w:t>
      </w:r>
      <w:r>
        <w:rPr>
          <w:bCs/>
        </w:rPr>
        <w:t>; (716)777-0957</w:t>
      </w:r>
    </w:p>
    <w:p w14:paraId="3B88A003" w14:textId="77777777" w:rsidR="001B521A" w:rsidRDefault="001B521A" w:rsidP="001B521A">
      <w:pPr>
        <w:spacing w:line="480" w:lineRule="auto"/>
      </w:pPr>
      <w:r>
        <w:rPr>
          <w:vertAlign w:val="superscript"/>
        </w:rPr>
        <w:t>+</w:t>
      </w:r>
      <w:r>
        <w:t>Current Address:  Florida Cooperative Fish and Wildlife Research Unit, Department of Wildlife Ecology and Conservation, University of Florida, 2295 Mowry Road, Gainesville, FL 32611</w:t>
      </w:r>
    </w:p>
    <w:p w14:paraId="036F5867" w14:textId="77777777" w:rsidR="001B521A" w:rsidRDefault="001B521A" w:rsidP="001B521A">
      <w:pPr>
        <w:spacing w:line="480" w:lineRule="auto"/>
      </w:pPr>
      <w:r>
        <w:rPr>
          <w:vertAlign w:val="superscript"/>
        </w:rPr>
        <w:lastRenderedPageBreak/>
        <w:t>†</w:t>
      </w:r>
      <w:r>
        <w:t xml:space="preserve">Current Address:  </w:t>
      </w:r>
      <w:r w:rsidRPr="003A2869">
        <w:t>Montana Cooperative Fishery Research Unit, Department of Ecology, Montana State University, PO Box 173460, Bozeman, MT</w:t>
      </w:r>
      <w:r>
        <w:t xml:space="preserve"> </w:t>
      </w:r>
      <w:r w:rsidRPr="003A2869">
        <w:t>59717, USA</w:t>
      </w:r>
    </w:p>
    <w:p w14:paraId="619F1B91" w14:textId="77777777" w:rsidR="001B521A" w:rsidRDefault="001B521A" w:rsidP="001B521A">
      <w:pPr>
        <w:spacing w:line="480" w:lineRule="auto"/>
      </w:pPr>
      <w:r>
        <w:rPr>
          <w:vertAlign w:val="superscript"/>
        </w:rPr>
        <w:t>◊</w:t>
      </w:r>
      <w:r>
        <w:t>Current Address:  Quantitative Ecological Services, LLC, Portland, OR 97232, USA</w:t>
      </w:r>
    </w:p>
    <w:p w14:paraId="2FF173B3" w14:textId="77777777" w:rsidR="001B521A" w:rsidRDefault="001B521A" w:rsidP="001B521A">
      <w:pPr>
        <w:spacing w:line="480" w:lineRule="auto"/>
      </w:pPr>
      <w:r>
        <w:rPr>
          <w:vertAlign w:val="superscript"/>
        </w:rPr>
        <w:t>∞</w:t>
      </w:r>
      <w:r>
        <w:t>Current Address:  Black Belt Land Management, 7018 Brassie Bend, Montgomery, AL 36116, USA</w:t>
      </w:r>
    </w:p>
    <w:p w14:paraId="1B477837" w14:textId="77777777" w:rsidR="00D126AE" w:rsidRPr="00495FF4" w:rsidRDefault="00D126AE" w:rsidP="00D126AE">
      <w:pPr>
        <w:spacing w:line="480" w:lineRule="auto"/>
        <w:rPr>
          <w:bCs/>
        </w:rPr>
      </w:pPr>
    </w:p>
    <w:p w14:paraId="1FDB9AFE" w14:textId="77777777" w:rsidR="00D126AE" w:rsidRDefault="00D126AE" w:rsidP="00D126AE">
      <w:pPr>
        <w:spacing w:line="480" w:lineRule="auto"/>
      </w:pPr>
      <w:r>
        <w:t>[A]Abstract</w:t>
      </w:r>
    </w:p>
    <w:p w14:paraId="46D5C0EA" w14:textId="77777777" w:rsidR="00D126AE" w:rsidRDefault="00D126AE" w:rsidP="00D126AE">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w:t>
      </w:r>
      <w:r>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1156A528" w14:textId="77777777" w:rsidR="00D126AE" w:rsidRDefault="00D126AE" w:rsidP="00D126AE">
      <w:pPr>
        <w:spacing w:line="480" w:lineRule="auto"/>
        <w:ind w:firstLine="720"/>
      </w:pPr>
    </w:p>
    <w:p w14:paraId="440AA255" w14:textId="77777777" w:rsidR="00D126AE" w:rsidRPr="00DF0FB8" w:rsidRDefault="00D126AE" w:rsidP="00D126AE">
      <w:pPr>
        <w:tabs>
          <w:tab w:val="left" w:pos="920"/>
        </w:tabs>
        <w:spacing w:line="480" w:lineRule="auto"/>
      </w:pPr>
      <w:r w:rsidRPr="00DF0FB8">
        <w:t>[A]Introduction</w:t>
      </w:r>
    </w:p>
    <w:p w14:paraId="6702768F" w14:textId="77777777" w:rsidR="00D126AE" w:rsidRPr="00DF0FB8" w:rsidRDefault="00D126AE" w:rsidP="00D126AE">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S.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t>U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648B4A6D" w14:textId="77777777" w:rsidR="00D126AE" w:rsidRPr="00DF0FB8" w:rsidRDefault="00D126AE" w:rsidP="00D126AE">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t xml:space="preserve"> and</w:t>
      </w:r>
      <w:r w:rsidRPr="00DF0FB8">
        <w:t xml:space="preserve"> often</w:t>
      </w:r>
      <w:r>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attracting nearly 9.6 million anglers in 2016 (USDOI 2018). Both Largemouth Bass and Bluegill are widespread</w:t>
      </w:r>
      <w:r>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4EB328D0" w14:textId="77777777" w:rsidR="00D126AE" w:rsidRPr="00DF0FB8" w:rsidRDefault="00D126AE" w:rsidP="00D126AE">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A319F02" w14:textId="77777777" w:rsidR="00D126AE" w:rsidRPr="00DF0FB8" w:rsidRDefault="00D126AE" w:rsidP="00D126AE">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t>United States</w:t>
      </w:r>
      <w:r w:rsidRPr="00DF0FB8">
        <w:t xml:space="preserve"> would benefit from the development and enhancement of an improved method for controlling Largemouth Bass recruitment. </w:t>
      </w:r>
    </w:p>
    <w:p w14:paraId="6CADFBB2" w14:textId="77777777" w:rsidR="00D126AE" w:rsidRPr="00DF0FB8" w:rsidRDefault="00D126AE" w:rsidP="00D126AE">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t xml:space="preserve"> (≤11 ha)</w:t>
      </w:r>
      <w:r w:rsidRPr="00DF0FB8">
        <w:t xml:space="preserve">, (2) investigate </w:t>
      </w:r>
      <w:r w:rsidRPr="00DF0FB8">
        <w:lastRenderedPageBreak/>
        <w:t>compensatory density-dependent responses of Largemouth Bass growth and survival, and (3) quantify changes in Bluegill density.</w:t>
      </w:r>
    </w:p>
    <w:p w14:paraId="699DD20C" w14:textId="77777777" w:rsidR="00D126AE" w:rsidRPr="00DF0FB8" w:rsidRDefault="00D126AE" w:rsidP="00D126AE">
      <w:pPr>
        <w:tabs>
          <w:tab w:val="left" w:pos="920"/>
        </w:tabs>
        <w:spacing w:line="480" w:lineRule="auto"/>
      </w:pPr>
    </w:p>
    <w:p w14:paraId="66901643" w14:textId="77777777" w:rsidR="00D126AE" w:rsidRPr="00DF0FB8" w:rsidRDefault="00D126AE" w:rsidP="00D126AE">
      <w:pPr>
        <w:tabs>
          <w:tab w:val="left" w:pos="920"/>
        </w:tabs>
        <w:spacing w:line="480" w:lineRule="auto"/>
      </w:pPr>
      <w:r w:rsidRPr="00DF0FB8">
        <w:t>[A]Methods</w:t>
      </w:r>
    </w:p>
    <w:p w14:paraId="40B2E480" w14:textId="77777777" w:rsidR="00D126AE" w:rsidRPr="00DF0FB8" w:rsidRDefault="00D126AE" w:rsidP="00D126AE">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29F4EC60" w14:textId="77777777" w:rsidR="00D126AE" w:rsidRPr="00DF0FB8" w:rsidRDefault="00D126AE" w:rsidP="00D126AE">
      <w:pPr>
        <w:tabs>
          <w:tab w:val="left" w:pos="920"/>
        </w:tabs>
        <w:spacing w:line="480" w:lineRule="auto"/>
      </w:pPr>
    </w:p>
    <w:p w14:paraId="341CEB9A" w14:textId="77777777" w:rsidR="00D126AE" w:rsidRPr="00DF0FB8" w:rsidRDefault="00D126AE" w:rsidP="00D126AE">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54874CC9" w14:textId="77777777" w:rsidR="00D126AE" w:rsidRPr="00DF0FB8" w:rsidRDefault="00D126AE" w:rsidP="00D126AE">
      <w:pPr>
        <w:tabs>
          <w:tab w:val="left" w:pos="920"/>
        </w:tabs>
        <w:spacing w:line="480" w:lineRule="auto"/>
        <w:rPr>
          <w:iCs/>
        </w:rPr>
      </w:pPr>
    </w:p>
    <w:p w14:paraId="65998CB0" w14:textId="77777777" w:rsidR="00D126AE" w:rsidRPr="00DF0FB8" w:rsidRDefault="00D126AE" w:rsidP="00D126AE">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w:t>
      </w:r>
      <w:r w:rsidRPr="00DF0FB8">
        <w:lastRenderedPageBreak/>
        <w:t xml:space="preserv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t xml:space="preserve">live </w:t>
      </w:r>
      <w:r w:rsidRPr="00DF0FB8">
        <w:t xml:space="preserve">fishes back into the water. </w:t>
      </w:r>
    </w:p>
    <w:p w14:paraId="4EB73BB1" w14:textId="77777777" w:rsidR="00D126AE" w:rsidRPr="00DF0FB8" w:rsidRDefault="00D126AE" w:rsidP="00D126AE">
      <w:pPr>
        <w:tabs>
          <w:tab w:val="left" w:pos="920"/>
        </w:tabs>
        <w:spacing w:line="480" w:lineRule="auto"/>
        <w:rPr>
          <w:iCs/>
        </w:rPr>
      </w:pPr>
    </w:p>
    <w:p w14:paraId="6679C386" w14:textId="77777777" w:rsidR="00D126AE" w:rsidRPr="00DF0FB8" w:rsidRDefault="00D126AE" w:rsidP="00D126AE">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684EDDCB" w14:textId="77777777" w:rsidR="00D126AE" w:rsidRPr="00DF0FB8" w:rsidRDefault="00D126AE" w:rsidP="00D126AE">
      <w:pPr>
        <w:tabs>
          <w:tab w:val="left" w:pos="920"/>
        </w:tabs>
        <w:spacing w:line="480" w:lineRule="auto"/>
      </w:pPr>
    </w:p>
    <w:p w14:paraId="349FA716" w14:textId="77777777" w:rsidR="00D126AE" w:rsidRPr="00DF0FB8" w:rsidRDefault="00D126AE" w:rsidP="00D126AE">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6BD9D7DF" w14:textId="77777777" w:rsidR="00D126AE" w:rsidRPr="00DF0FB8" w:rsidRDefault="00D126AE" w:rsidP="00D126AE">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1F3B80E5" w14:textId="77777777" w:rsidR="00D126AE" w:rsidRPr="00DF0FB8" w:rsidRDefault="00D126AE" w:rsidP="00D126AE">
      <w:pPr>
        <w:tabs>
          <w:tab w:val="left" w:pos="920"/>
        </w:tabs>
        <w:spacing w:line="480" w:lineRule="auto"/>
      </w:pPr>
      <w:r w:rsidRPr="00DF0FB8">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w:t>
      </w:r>
      <w:r w:rsidRPr="00DF0FB8">
        <w:lastRenderedPageBreak/>
        <w:t xml:space="preserve">effects of impoundment and year intercepts and fixed effects of treatment, </w:t>
      </w:r>
      <w:proofErr w:type="gramStart"/>
      <w:r w:rsidRPr="00DF0FB8">
        <w:t>time period</w:t>
      </w:r>
      <w:proofErr w:type="gramEnd"/>
      <w:r w:rsidRPr="00DF0FB8">
        <w:t xml:space="preserve">, and their interaction. </w:t>
      </w:r>
    </w:p>
    <w:p w14:paraId="48CCA6D6" w14:textId="77777777" w:rsidR="00D126AE" w:rsidRPr="00DF0FB8" w:rsidRDefault="00D126AE" w:rsidP="00D126AE">
      <w:pPr>
        <w:tabs>
          <w:tab w:val="left" w:pos="920"/>
        </w:tabs>
        <w:spacing w:line="480" w:lineRule="auto"/>
        <w:rPr>
          <w:iCs/>
        </w:rPr>
      </w:pPr>
    </w:p>
    <w:p w14:paraId="6E292AD1" w14:textId="77777777" w:rsidR="00D126AE" w:rsidRPr="00DF0FB8" w:rsidRDefault="00D126AE" w:rsidP="00D126AE">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3C5C9447" w14:textId="77777777" w:rsidR="00D126AE" w:rsidRPr="00DF0FB8" w:rsidRDefault="00D126AE" w:rsidP="00D126AE">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46B1477A" w14:textId="77777777" w:rsidR="00D126AE" w:rsidRPr="00DF0FB8" w:rsidRDefault="00D126AE" w:rsidP="00D126AE">
      <w:pPr>
        <w:tabs>
          <w:tab w:val="left" w:pos="920"/>
        </w:tabs>
        <w:spacing w:line="480" w:lineRule="auto"/>
      </w:pPr>
      <w:r w:rsidRPr="00DF0FB8">
        <w:lastRenderedPageBreak/>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1A0FEB70" w14:textId="77777777" w:rsidR="00D126AE" w:rsidRPr="00DF0FB8" w:rsidRDefault="00D126AE" w:rsidP="00D126AE">
      <w:pPr>
        <w:tabs>
          <w:tab w:val="left" w:pos="920"/>
        </w:tabs>
        <w:spacing w:line="480" w:lineRule="auto"/>
      </w:pPr>
    </w:p>
    <w:p w14:paraId="6FC7F28A" w14:textId="77777777" w:rsidR="00D126AE" w:rsidRPr="00DF0FB8" w:rsidRDefault="00D126AE" w:rsidP="00D126AE">
      <w:pPr>
        <w:tabs>
          <w:tab w:val="left" w:pos="920"/>
        </w:tabs>
        <w:spacing w:line="480" w:lineRule="auto"/>
      </w:pPr>
      <w:r w:rsidRPr="00DF0FB8">
        <w:t xml:space="preserve">[A]Results </w:t>
      </w:r>
    </w:p>
    <w:p w14:paraId="64B08394" w14:textId="77777777" w:rsidR="00D126AE" w:rsidRPr="00DF0FB8" w:rsidRDefault="00D126AE" w:rsidP="00D126AE">
      <w:pPr>
        <w:tabs>
          <w:tab w:val="left" w:pos="920"/>
        </w:tabs>
        <w:spacing w:line="480" w:lineRule="auto"/>
      </w:pPr>
      <w:r w:rsidRPr="00DF0FB8">
        <w:rPr>
          <w:iCs/>
        </w:rPr>
        <w:t>[B]</w:t>
      </w:r>
      <w:r w:rsidRPr="00DF0FB8">
        <w:t>Age-0 Relative Abundance and Mean Length</w:t>
      </w:r>
    </w:p>
    <w:p w14:paraId="62B4B0E3" w14:textId="77777777" w:rsidR="00D126AE" w:rsidRPr="00DF0FB8" w:rsidRDefault="00D126AE" w:rsidP="00D126AE">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0.38, p=0.57; Figure 2). In other words, regardless of application (day 1 or 21), the same immediate treatment effect was observed. Small impoundments treated with rotenone experienced an additional 96% (89–99%; 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w:t>
      </w:r>
      <w:r w:rsidRPr="00DF0FB8">
        <w:lastRenderedPageBreak/>
        <w:t xml:space="preserve">p=0.0070) where treatments experienced an additional 62% (23–81%; 95% CI) reduction in Bluegill seine catches the day after rotenone applications compared with controls (Figure 2). </w:t>
      </w:r>
    </w:p>
    <w:p w14:paraId="48F2D26D" w14:textId="77777777" w:rsidR="00D126AE" w:rsidRPr="00DF0FB8" w:rsidRDefault="00D126AE" w:rsidP="00D126AE">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w:t>
      </w:r>
      <w:r>
        <w:t xml:space="preserve">Largemouth Bass catches in </w:t>
      </w:r>
      <w:r w:rsidRPr="00DF0FB8">
        <w:t xml:space="preserve">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267F70E6" w14:textId="77777777" w:rsidR="00D126AE" w:rsidRPr="00DF0FB8" w:rsidRDefault="00D126AE" w:rsidP="00D126AE">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021ADE1B" w14:textId="77777777" w:rsidR="00D126AE" w:rsidRPr="00DF0FB8" w:rsidRDefault="00D126AE" w:rsidP="00D126AE">
      <w:pPr>
        <w:tabs>
          <w:tab w:val="left" w:pos="920"/>
        </w:tabs>
        <w:spacing w:line="480" w:lineRule="auto"/>
      </w:pPr>
    </w:p>
    <w:p w14:paraId="5BC76E46" w14:textId="77777777" w:rsidR="00D126AE" w:rsidRPr="00DF0FB8" w:rsidRDefault="00D126AE" w:rsidP="00D126AE">
      <w:pPr>
        <w:tabs>
          <w:tab w:val="left" w:pos="920"/>
        </w:tabs>
        <w:spacing w:line="480" w:lineRule="auto"/>
        <w:rPr>
          <w:iCs/>
        </w:rPr>
      </w:pPr>
      <w:r w:rsidRPr="00DF0FB8">
        <w:rPr>
          <w:iCs/>
        </w:rPr>
        <w:t>[B]Age-1 Growth, Recruitment, Survival, and Size Structure</w:t>
      </w:r>
    </w:p>
    <w:p w14:paraId="0CDE63AE" w14:textId="77777777" w:rsidR="00D126AE" w:rsidRPr="00DF0FB8" w:rsidRDefault="00D126AE" w:rsidP="00D126AE">
      <w:pPr>
        <w:tabs>
          <w:tab w:val="left" w:pos="920"/>
        </w:tabs>
        <w:spacing w:line="480" w:lineRule="auto"/>
        <w:rPr>
          <w:iCs/>
        </w:rPr>
      </w:pPr>
      <w:r w:rsidRPr="00DF0FB8">
        <w:rPr>
          <w:iCs/>
        </w:rPr>
        <w:lastRenderedPageBreak/>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4AA2B213" w14:textId="77777777" w:rsidR="00D126AE" w:rsidRPr="00DF0FB8" w:rsidRDefault="00D126AE" w:rsidP="00D126AE">
      <w:pPr>
        <w:tabs>
          <w:tab w:val="left" w:pos="920"/>
        </w:tabs>
        <w:spacing w:line="480" w:lineRule="auto"/>
        <w:rPr>
          <w:iCs/>
        </w:rPr>
      </w:pPr>
    </w:p>
    <w:p w14:paraId="5E964EA7" w14:textId="77777777" w:rsidR="00D126AE" w:rsidRPr="00DF0FB8" w:rsidRDefault="00D126AE" w:rsidP="00D126AE">
      <w:pPr>
        <w:tabs>
          <w:tab w:val="left" w:pos="920"/>
        </w:tabs>
        <w:spacing w:line="480" w:lineRule="auto"/>
        <w:rPr>
          <w:iCs/>
        </w:rPr>
      </w:pPr>
      <w:r w:rsidRPr="00DF0FB8">
        <w:rPr>
          <w:iCs/>
        </w:rPr>
        <w:t>[A]Discussion</w:t>
      </w:r>
    </w:p>
    <w:p w14:paraId="47544F02" w14:textId="77777777" w:rsidR="00D126AE" w:rsidRPr="00DF0FB8" w:rsidRDefault="00D126AE" w:rsidP="00D126AE">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0867E09D" w14:textId="77777777" w:rsidR="00D126AE" w:rsidRPr="00DF0FB8" w:rsidRDefault="00D126AE" w:rsidP="00D126AE">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Pr>
          <w:iCs/>
        </w:rPr>
        <w:t xml:space="preserve"> </w:t>
      </w:r>
      <w:r>
        <w:rPr>
          <w:iCs/>
        </w:rPr>
        <w:fldChar w:fldCharType="begin"/>
      </w:r>
      <w:r>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Pr>
          <w:iCs/>
        </w:rPr>
        <w:fldChar w:fldCharType="separate"/>
      </w:r>
      <w:r>
        <w:rPr>
          <w:iCs/>
          <w:noProof/>
        </w:rPr>
        <w:t>(Partridge and DeVries 1999)</w:t>
      </w:r>
      <w:r>
        <w:rPr>
          <w:iCs/>
        </w:rPr>
        <w:fldChar w:fldCharType="end"/>
      </w:r>
      <w:r w:rsidRPr="00DF0FB8">
        <w:rPr>
          <w:iCs/>
        </w:rPr>
        <w:t xml:space="preserve">. As such, the overall Bluegill population may have had inherently low vulnerability to rotenone treatments in the present study. Alternatively, if Bluegill were </w:t>
      </w:r>
      <w:r>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14209532" w14:textId="77777777" w:rsidR="00D126AE" w:rsidRPr="00DF0FB8" w:rsidRDefault="00D126AE" w:rsidP="00D126AE">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w:t>
      </w:r>
      <w:r w:rsidRPr="00DF0FB8">
        <w:rPr>
          <w:iCs/>
        </w:rPr>
        <w:lastRenderedPageBreak/>
        <w:t xml:space="preserve">electrofishing and late-summer seine catches may have confounded detection of changes in </w:t>
      </w:r>
      <w:r w:rsidRPr="00DF0FB8">
        <w:t xml:space="preserve">Largemouth Bass </w:t>
      </w:r>
      <w:r w:rsidRPr="00DF0FB8">
        <w:rPr>
          <w:iCs/>
        </w:rPr>
        <w:t xml:space="preserve">survival. </w:t>
      </w:r>
    </w:p>
    <w:p w14:paraId="41084E72" w14:textId="77777777" w:rsidR="00D126AE" w:rsidRPr="00DF0FB8" w:rsidRDefault="00D126AE" w:rsidP="00D126AE">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76B6367D" w14:textId="77777777" w:rsidR="00D126AE" w:rsidRPr="00DF0FB8" w:rsidRDefault="00D126AE" w:rsidP="00D126AE">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475559C3" w14:textId="77777777" w:rsidR="00D126AE" w:rsidRPr="00DF0FB8" w:rsidRDefault="00D126AE" w:rsidP="00D126AE">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Pr>
          <w:iCs/>
        </w:rPr>
        <w:t xml:space="preserve">are of </w:t>
      </w:r>
      <w:r w:rsidRPr="00DF0FB8">
        <w:rPr>
          <w:iCs/>
        </w:rPr>
        <w:t xml:space="preserve">harvestable size. </w:t>
      </w:r>
    </w:p>
    <w:p w14:paraId="30616D86" w14:textId="77777777" w:rsidR="00D126AE" w:rsidRPr="00DF0FB8" w:rsidRDefault="00D126AE" w:rsidP="00D126AE">
      <w:pPr>
        <w:tabs>
          <w:tab w:val="left" w:pos="920"/>
        </w:tabs>
        <w:spacing w:line="480" w:lineRule="auto"/>
        <w:rPr>
          <w:iCs/>
        </w:rPr>
      </w:pPr>
      <w:r w:rsidRPr="00DF0FB8">
        <w:rPr>
          <w:iCs/>
        </w:rPr>
        <w:tab/>
        <w:t>Further research to assess differences more definitively in growth responses as a function of impoundment size</w:t>
      </w:r>
      <w:r>
        <w:rPr>
          <w:iCs/>
        </w:rPr>
        <w:t xml:space="preserve"> could improve our understanding of</w:t>
      </w:r>
      <w:r w:rsidRPr="00DF0FB8">
        <w:rPr>
          <w:iCs/>
        </w:rPr>
        <w:t xml:space="preserve">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24B385CC" w14:textId="77777777" w:rsidR="00D126AE" w:rsidRPr="00DF0FB8" w:rsidRDefault="00D126AE" w:rsidP="00D126AE">
      <w:pPr>
        <w:tabs>
          <w:tab w:val="left" w:pos="920"/>
        </w:tabs>
        <w:spacing w:line="480" w:lineRule="auto"/>
        <w:rPr>
          <w:iCs/>
        </w:rPr>
      </w:pPr>
    </w:p>
    <w:p w14:paraId="1620ADF7" w14:textId="77777777" w:rsidR="00D126AE" w:rsidRPr="00DF0FB8" w:rsidRDefault="00D126AE" w:rsidP="00D126AE">
      <w:pPr>
        <w:tabs>
          <w:tab w:val="left" w:pos="920"/>
        </w:tabs>
        <w:spacing w:line="480" w:lineRule="auto"/>
        <w:rPr>
          <w:iCs/>
        </w:rPr>
      </w:pPr>
      <w:r w:rsidRPr="00DF0FB8">
        <w:rPr>
          <w:iCs/>
        </w:rPr>
        <w:lastRenderedPageBreak/>
        <w:t xml:space="preserve">[A]Management Implications </w:t>
      </w:r>
    </w:p>
    <w:p w14:paraId="7EBEA1D0" w14:textId="77777777" w:rsidR="00D126AE" w:rsidRPr="00DF0FB8" w:rsidRDefault="00D126AE" w:rsidP="00D126AE">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t>could</w:t>
      </w:r>
      <w:r w:rsidRPr="00DF0FB8">
        <w:t xml:space="preserve">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w:t>
      </w:r>
      <w:r>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72529488" w14:textId="77777777" w:rsidR="00D126AE" w:rsidRPr="00DF0FB8" w:rsidRDefault="00D126AE" w:rsidP="00D126AE">
      <w:pPr>
        <w:tabs>
          <w:tab w:val="left" w:pos="920"/>
        </w:tabs>
        <w:spacing w:line="480" w:lineRule="auto"/>
      </w:pPr>
    </w:p>
    <w:p w14:paraId="65191BDE" w14:textId="77777777" w:rsidR="00D126AE" w:rsidRPr="00DF0FB8" w:rsidRDefault="00D126AE" w:rsidP="00D126AE">
      <w:pPr>
        <w:tabs>
          <w:tab w:val="left" w:pos="920"/>
        </w:tabs>
        <w:spacing w:line="480" w:lineRule="auto"/>
      </w:pPr>
      <w:r w:rsidRPr="00DF0FB8">
        <w:t>[A]Acknowledgements</w:t>
      </w:r>
    </w:p>
    <w:p w14:paraId="0F4EF43C" w14:textId="56615E80" w:rsidR="00D126AE" w:rsidRPr="00DF0FB8" w:rsidRDefault="00D126AE" w:rsidP="00D126AE">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w:t>
      </w:r>
      <w:r w:rsidR="00482184">
        <w:t xml:space="preserve"> </w:t>
      </w:r>
      <w:r w:rsidR="00482184" w:rsidRPr="00DF0FB8">
        <w:t xml:space="preserve">The authors declare no conflict of interest in this article. </w:t>
      </w:r>
      <w:r w:rsidR="00482184">
        <w:t>This study was performed under the auspices of Auburn University IACUC protocol number 2017-3088</w:t>
      </w:r>
      <w:r w:rsidR="00482184">
        <w:t>.</w:t>
      </w:r>
    </w:p>
    <w:p w14:paraId="62FC5A71" w14:textId="77777777" w:rsidR="00D126AE" w:rsidRDefault="00D126AE" w:rsidP="00D126AE">
      <w:pPr>
        <w:tabs>
          <w:tab w:val="left" w:pos="920"/>
        </w:tabs>
        <w:spacing w:line="480" w:lineRule="auto"/>
      </w:pPr>
    </w:p>
    <w:p w14:paraId="0626872F" w14:textId="77777777" w:rsidR="00D126AE" w:rsidRDefault="00D126AE" w:rsidP="00D126AE">
      <w:pPr>
        <w:spacing w:line="480" w:lineRule="auto"/>
      </w:pPr>
      <w:r>
        <w:t>[A]References</w:t>
      </w:r>
    </w:p>
    <w:p w14:paraId="0F1CB94B" w14:textId="77777777" w:rsidR="00D126AE" w:rsidRPr="00816EBC" w:rsidRDefault="00D126AE" w:rsidP="00D126AE">
      <w:pPr>
        <w:pStyle w:val="Bibliography"/>
      </w:pPr>
      <w:r>
        <w:fldChar w:fldCharType="begin"/>
      </w:r>
      <w:r>
        <w:instrText xml:space="preserve"> ADDIN ZOTERO_BIBL {"uncited":[],"omitted":[],"custom":[]} CSL_BIBLIOGRAPHY </w:instrText>
      </w:r>
      <w:r>
        <w:fldChar w:fldCharType="separate"/>
      </w:r>
      <w:r w:rsidRPr="00816EBC">
        <w:t xml:space="preserve">Aday, D. D., and B. D. S. Graeb. 2012. Stunted fish in small impoundments: an overview and management perspective. Pages 215–232 </w:t>
      </w:r>
      <w:r w:rsidRPr="00816EBC">
        <w:rPr>
          <w:i/>
          <w:iCs/>
        </w:rPr>
        <w:t>in</w:t>
      </w:r>
      <w:r w:rsidRPr="00816EBC">
        <w:t xml:space="preserve"> J. W. Neal and D. W. Willis, editors. Small impoundment management in North America. American Fisheries Society, Bethesda, Maryland.</w:t>
      </w:r>
    </w:p>
    <w:p w14:paraId="5BFD33F5" w14:textId="77777777" w:rsidR="00D126AE" w:rsidRPr="00816EBC" w:rsidRDefault="00D126AE" w:rsidP="00D126AE">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1BBF234F" w14:textId="77777777" w:rsidR="00D126AE" w:rsidRPr="00816EBC" w:rsidRDefault="00D126AE" w:rsidP="00D126AE">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0EBA575B" w14:textId="77777777" w:rsidR="00D126AE" w:rsidRPr="00816EBC" w:rsidRDefault="00D126AE" w:rsidP="00D126AE">
      <w:pPr>
        <w:pStyle w:val="Bibliography"/>
      </w:pPr>
      <w:r w:rsidRPr="00816EBC">
        <w:t>Allen, M. S., C. J. Walters, and R. Myers. 2008. Temporal trends in Largemouth Bass mortality, with fishery implications. North American Journal of Fisheries Management 28(2):418–427.</w:t>
      </w:r>
    </w:p>
    <w:p w14:paraId="1DB606BE" w14:textId="77777777" w:rsidR="00D126AE" w:rsidRPr="00816EBC" w:rsidRDefault="00D126AE" w:rsidP="00D126AE">
      <w:pPr>
        <w:pStyle w:val="Bibliography"/>
      </w:pPr>
      <w:r w:rsidRPr="00816EBC">
        <w:lastRenderedPageBreak/>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6B2D61D7" w14:textId="77777777" w:rsidR="00D126AE" w:rsidRPr="00816EBC" w:rsidRDefault="00D126AE" w:rsidP="00D126AE">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70F657F" w14:textId="77777777" w:rsidR="00D126AE" w:rsidRPr="00816EBC" w:rsidRDefault="00D126AE" w:rsidP="00D126AE">
      <w:pPr>
        <w:pStyle w:val="Bibliography"/>
      </w:pPr>
      <w:r w:rsidRPr="00816EBC">
        <w:t>Bennett, G. W. 1970. Management of lakes and ponds. 2nd edition. Van Nostrand Reinhold Company, New York.</w:t>
      </w:r>
    </w:p>
    <w:p w14:paraId="34B5A4A9" w14:textId="77777777" w:rsidR="00D126AE" w:rsidRPr="00816EBC" w:rsidRDefault="00D126AE" w:rsidP="00D126AE">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377AB3F9" w14:textId="77777777" w:rsidR="00D126AE" w:rsidRPr="00816EBC" w:rsidRDefault="00D126AE" w:rsidP="00D126AE">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7957235B" w14:textId="77777777" w:rsidR="00D126AE" w:rsidRPr="00816EBC" w:rsidRDefault="00D126AE" w:rsidP="00D126AE">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EF45A57" w14:textId="77777777" w:rsidR="00D126AE" w:rsidRPr="00816EBC" w:rsidRDefault="00D126AE" w:rsidP="00D126AE">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F3A6DE2" w14:textId="77777777" w:rsidR="00D126AE" w:rsidRPr="00816EBC" w:rsidRDefault="00D126AE" w:rsidP="00D126AE">
      <w:pPr>
        <w:pStyle w:val="Bibliography"/>
      </w:pPr>
      <w:r w:rsidRPr="00816EBC">
        <w:t>Chaney, P. L., C. E. Boyd, and E. Polioudakis. 2012. Number, size, distribution, and hydrologic role of small impoundments in Alabama. Journal of Soil and Water Conservation 67(2):111–121.</w:t>
      </w:r>
    </w:p>
    <w:p w14:paraId="1F964C5F" w14:textId="77777777" w:rsidR="00D126AE" w:rsidRPr="00816EBC" w:rsidRDefault="00D126AE" w:rsidP="00D126AE">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63FCA71C" w14:textId="77777777" w:rsidR="00D126AE" w:rsidRPr="00816EBC" w:rsidRDefault="00D126AE" w:rsidP="00D126AE">
      <w:pPr>
        <w:pStyle w:val="Bibliography"/>
      </w:pPr>
      <w:r w:rsidRPr="00816EBC">
        <w:t>Dauwalter, D. C., and J. R. Jackson. 2005. A re-evaluation of U.S. state fish-stocking recommendations for small, private, warmwater impoundments. Fisheries 30(8):18–28.</w:t>
      </w:r>
    </w:p>
    <w:p w14:paraId="6EA3CBC3" w14:textId="77777777" w:rsidR="00D126AE" w:rsidRPr="00816EBC" w:rsidRDefault="00D126AE" w:rsidP="00D126AE">
      <w:pPr>
        <w:pStyle w:val="Bibliography"/>
      </w:pPr>
      <w:r w:rsidRPr="00816EBC">
        <w:t>Davies, W. D., W. L. Shelton, and S. P. Malvestuto. 1982. Prey-dependent recruitment of Largemouth Bass: a conceptual model. Fisheries 7(6):12–15.</w:t>
      </w:r>
    </w:p>
    <w:p w14:paraId="1CCCFBF1" w14:textId="77777777" w:rsidR="00D126AE" w:rsidRPr="00816EBC" w:rsidRDefault="00D126AE" w:rsidP="00D126AE">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7EEA0904" w14:textId="77777777" w:rsidR="00D126AE" w:rsidRPr="00816EBC" w:rsidRDefault="00D126AE" w:rsidP="00D126AE">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7368CEB1" w14:textId="77777777" w:rsidR="00D126AE" w:rsidRPr="00816EBC" w:rsidRDefault="00D126AE" w:rsidP="00D126AE">
      <w:pPr>
        <w:pStyle w:val="Bibliography"/>
      </w:pPr>
      <w:r w:rsidRPr="00816EBC">
        <w:t>Eder, S. 1984. Effectiveness of an imposed slot length limit of 12.0-14.9 inches on Largemouth Bass. North American Journal of Fisheries Management 4(4B):469–478.</w:t>
      </w:r>
    </w:p>
    <w:p w14:paraId="16CE6067" w14:textId="77777777" w:rsidR="00D126AE" w:rsidRPr="00816EBC" w:rsidRDefault="00D126AE" w:rsidP="00D126AE">
      <w:pPr>
        <w:pStyle w:val="Bibliography"/>
      </w:pPr>
      <w:r w:rsidRPr="00816EBC">
        <w:t>Finlayson, B. J., R. A. Schnick, R. L. Cailteux, L. DeMong, W. D. Horton, W. McClay, C. W. Thompson, and G. J. Tichacek, editors. 2000. Rotenone use in fisheries management. American Fisheries Society, Bethesda, Maryland.</w:t>
      </w:r>
    </w:p>
    <w:p w14:paraId="06550BE4" w14:textId="77777777" w:rsidR="00D126AE" w:rsidRPr="00816EBC" w:rsidRDefault="00D126AE" w:rsidP="00D126AE">
      <w:pPr>
        <w:pStyle w:val="Bibliography"/>
      </w:pPr>
      <w:r w:rsidRPr="00816EBC">
        <w:t>Gabelhouse, D. W. 1987. Responses of Largemouth Bass and Bluegills to removal of surplus Largemouth Bass from a Kansas pond. North American Journal of Fisheries Management 7(1):81–90.</w:t>
      </w:r>
    </w:p>
    <w:p w14:paraId="07B5CD59" w14:textId="77777777" w:rsidR="00D126AE" w:rsidRPr="00816EBC" w:rsidRDefault="00D126AE" w:rsidP="00D126AE">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6493868D" w14:textId="77777777" w:rsidR="00D126AE" w:rsidRPr="00816EBC" w:rsidRDefault="00D126AE" w:rsidP="00D126AE">
      <w:pPr>
        <w:pStyle w:val="Bibliography"/>
      </w:pPr>
      <w:r w:rsidRPr="00816EBC">
        <w:t>Geihsler, M. R., and D. R. Holder. 1983. Status of fish populations in Georgia ponds 1‐4 years after stocking. North American Journal of Fisheries Management 3(2):189–196.</w:t>
      </w:r>
    </w:p>
    <w:p w14:paraId="0A9DCA69" w14:textId="77777777" w:rsidR="00D126AE" w:rsidRPr="00816EBC" w:rsidRDefault="00D126AE" w:rsidP="00D126AE">
      <w:pPr>
        <w:pStyle w:val="Bibliography"/>
      </w:pPr>
      <w:r w:rsidRPr="00816EBC">
        <w:t>Guy, C. S., and D. W. Willis. 1990. Structural relationships of Largemouth Bass and Bluegill populations in South Dakota ponds. North American Journal of Fisheries Management 10(3):338–343.</w:t>
      </w:r>
    </w:p>
    <w:p w14:paraId="626AC2EF" w14:textId="77777777" w:rsidR="00D126AE" w:rsidRPr="00816EBC" w:rsidRDefault="00D126AE" w:rsidP="00D126AE">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34C52BC8" w14:textId="77777777" w:rsidR="00D126AE" w:rsidRPr="00816EBC" w:rsidRDefault="00D126AE" w:rsidP="00D126AE">
      <w:pPr>
        <w:pStyle w:val="Bibliography"/>
      </w:pPr>
      <w:r w:rsidRPr="00816EBC">
        <w:t>Hangsleben, M. A., M. S. Allen, and D. C. Gwinn. 2013. Evaluation of electrofishing catch per unit effort for indexing fish abundance in Florida Lakes. Transactions of the American Fisheries Society 142(1):247–256.</w:t>
      </w:r>
    </w:p>
    <w:p w14:paraId="0B2D7326" w14:textId="77777777" w:rsidR="00D126AE" w:rsidRPr="00816EBC" w:rsidRDefault="00D126AE" w:rsidP="00D126AE">
      <w:pPr>
        <w:pStyle w:val="Bibliography"/>
      </w:pPr>
      <w:r w:rsidRPr="00816EBC">
        <w:t>Heath, M. R. 1992. Field investigations of the early life stages of marine fish. Advances in Marine Biology 28:1–174.</w:t>
      </w:r>
    </w:p>
    <w:p w14:paraId="69A723F6" w14:textId="77777777" w:rsidR="00D126AE" w:rsidRPr="00816EBC" w:rsidRDefault="00D126AE" w:rsidP="00D126AE">
      <w:pPr>
        <w:pStyle w:val="Bibliography"/>
      </w:pPr>
      <w:r w:rsidRPr="00816EBC">
        <w:t>Jackson, J. R., and R. L. Noble. 1995. Selectivity of sampling methods for juvenile Largemouth Bass in assessments of recruitment processes. North American Journal of Fisheries Management 15(2):408–418.</w:t>
      </w:r>
    </w:p>
    <w:p w14:paraId="4C1B862F" w14:textId="77777777" w:rsidR="00D126AE" w:rsidRPr="00816EBC" w:rsidRDefault="00D126AE" w:rsidP="00D126AE">
      <w:pPr>
        <w:pStyle w:val="Bibliography"/>
      </w:pPr>
      <w:r w:rsidRPr="00816EBC">
        <w:t>Kelso, W. E. 1983. Trophic overlap and competition among juvenile littoral fishes in Claytor Lake, Virginia. Doctoral dissertation. Virginia Polytechnic Institute and State University, Blacksburg, Virginia.</w:t>
      </w:r>
    </w:p>
    <w:p w14:paraId="56F78F8A" w14:textId="77777777" w:rsidR="00D126AE" w:rsidRPr="00816EBC" w:rsidRDefault="00D126AE" w:rsidP="00D126AE">
      <w:pPr>
        <w:pStyle w:val="Bibliography"/>
      </w:pPr>
      <w:r w:rsidRPr="00816EBC">
        <w:t>Kramer, R. H., and L. L. Smith. 1962. Formation of year classes in Largemouth Bass. Transactions of the American Fisheries Society 91(1):29–41.</w:t>
      </w:r>
    </w:p>
    <w:p w14:paraId="724A927F" w14:textId="77777777" w:rsidR="00D126AE" w:rsidRPr="00816EBC" w:rsidRDefault="00D126AE" w:rsidP="00D126AE">
      <w:pPr>
        <w:pStyle w:val="Bibliography"/>
      </w:pPr>
      <w:r w:rsidRPr="00816EBC">
        <w:t>Laarman, P. W., and J. C. Schneider. 2004. Maturity and fecundity of Largemouth Bass as a function of age and size. University of Michigan Library, Fisheries Research, Report 1931, Ann Arbor, Michigan.</w:t>
      </w:r>
    </w:p>
    <w:p w14:paraId="31E30B86" w14:textId="77777777" w:rsidR="00D126AE" w:rsidRPr="00816EBC" w:rsidRDefault="00D126AE" w:rsidP="00D126AE">
      <w:pPr>
        <w:pStyle w:val="Bibliography"/>
      </w:pPr>
      <w:r w:rsidRPr="00816EBC">
        <w:t>Ludsin, S. A., and D. R. DeVries. 1997. First-year recruitment of Largemouth Bass: the interdependency of early life stages. Ecological Applications 7(3):1024–1038.</w:t>
      </w:r>
    </w:p>
    <w:p w14:paraId="6E3DD10B" w14:textId="77777777" w:rsidR="00D126AE" w:rsidRPr="00816EBC" w:rsidRDefault="00D126AE" w:rsidP="00D126AE">
      <w:pPr>
        <w:pStyle w:val="Bibliography"/>
      </w:pPr>
      <w:r w:rsidRPr="00816EBC">
        <w:t>McClay, W. 2000. Rotenone use in North America (1988–1997). Fisheries 25(5):15–21.</w:t>
      </w:r>
    </w:p>
    <w:p w14:paraId="54898A22" w14:textId="77777777" w:rsidR="00D126AE" w:rsidRPr="00816EBC" w:rsidRDefault="00D126AE" w:rsidP="00D126AE">
      <w:pPr>
        <w:pStyle w:val="Bibliography"/>
      </w:pPr>
      <w:r w:rsidRPr="00816EBC">
        <w:t>McHugh, J. J. 1990. Responses of Bluegills and crappies to reduced abundance of Largemouth Bass in two Alabama impoundments. North American Journal of Fisheries Management 10(3):344–351.</w:t>
      </w:r>
    </w:p>
    <w:p w14:paraId="3B850D00" w14:textId="77777777" w:rsidR="00D126AE" w:rsidRPr="00816EBC" w:rsidRDefault="00D126AE" w:rsidP="00D126AE">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7A5079E2" w14:textId="77777777" w:rsidR="00D126AE" w:rsidRPr="00816EBC" w:rsidRDefault="00D126AE" w:rsidP="00D126AE">
      <w:pPr>
        <w:pStyle w:val="Bibliography"/>
      </w:pPr>
      <w:r w:rsidRPr="00816EBC">
        <w:t>Miranda, L. E., and W. D. Hubbard. 1994b. Winter survival of age-0 Largemouth Bass relative to size, predators, and shelter. North American Journal of Fisheries Management 14(4):790–796.</w:t>
      </w:r>
    </w:p>
    <w:p w14:paraId="7C60DED7" w14:textId="77777777" w:rsidR="00D126AE" w:rsidRPr="00816EBC" w:rsidRDefault="00D126AE" w:rsidP="00D126AE">
      <w:pPr>
        <w:pStyle w:val="Bibliography"/>
      </w:pPr>
      <w:r w:rsidRPr="00816EBC">
        <w:t>Moyle, P. B. 1976. Inland fishes of California. University of California Press, Berkeley, California.</w:t>
      </w:r>
    </w:p>
    <w:p w14:paraId="2B51D52B" w14:textId="77777777" w:rsidR="00D126AE" w:rsidRPr="00816EBC" w:rsidRDefault="00D126AE" w:rsidP="00D126AE">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7D6B9E38" w14:textId="77777777" w:rsidR="00D126AE" w:rsidRPr="00816EBC" w:rsidRDefault="00D126AE" w:rsidP="00D126AE">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24A1D51D" w14:textId="77777777" w:rsidR="00D126AE" w:rsidRPr="00816EBC" w:rsidRDefault="00D126AE" w:rsidP="00D126AE">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6F797C4B" w14:textId="77777777" w:rsidR="00D126AE" w:rsidRPr="00816EBC" w:rsidRDefault="00D126AE" w:rsidP="00D126AE">
      <w:pPr>
        <w:pStyle w:val="Bibliography"/>
      </w:pPr>
      <w:r w:rsidRPr="00816EBC">
        <w:t>R Core Team. 2022. R: a language and environment for statistical computing. R Foundation for Statistical Computing, Vienna, Austria.</w:t>
      </w:r>
    </w:p>
    <w:p w14:paraId="22A24362" w14:textId="77777777" w:rsidR="00D126AE" w:rsidRPr="00816EBC" w:rsidRDefault="00D126AE" w:rsidP="00D126AE">
      <w:pPr>
        <w:pStyle w:val="Bibliography"/>
      </w:pPr>
      <w:r w:rsidRPr="00816EBC">
        <w:t>Renwick, W. H., S. V. Smith, J. D. Bartley, and R. W. Buddemeier. 2005. The role of impoundments in the sediment budget of the conterminous United States. Geomorphology 71(1–2):99–111.</w:t>
      </w:r>
    </w:p>
    <w:p w14:paraId="45FFBD13" w14:textId="77777777" w:rsidR="00D126AE" w:rsidRPr="00816EBC" w:rsidRDefault="00D126AE" w:rsidP="00D126AE">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7F055DC3" w14:textId="77777777" w:rsidR="00D126AE" w:rsidRPr="00816EBC" w:rsidRDefault="00D126AE" w:rsidP="00D126AE">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0BEAF635" w14:textId="77777777" w:rsidR="00D126AE" w:rsidRPr="00816EBC" w:rsidRDefault="00D126AE" w:rsidP="00D126AE">
      <w:pPr>
        <w:pStyle w:val="Bibliography"/>
      </w:pPr>
      <w:r w:rsidRPr="00816EBC">
        <w:t>Rose, K. A., J. H. Cowan, K. O. Winemiller, R. A. Myers, and R. Hilborn. 2001. Compensatory density dependence in fish populations: importance, controversy, understanding and prognosis. Fish and Fisheries 2(4):293–327.</w:t>
      </w:r>
    </w:p>
    <w:p w14:paraId="4FF4062D" w14:textId="77777777" w:rsidR="00D126AE" w:rsidRPr="00816EBC" w:rsidRDefault="00D126AE" w:rsidP="00D126AE">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5F9DCBA8" w14:textId="77777777" w:rsidR="00D126AE" w:rsidRPr="00816EBC" w:rsidRDefault="00D126AE" w:rsidP="00D126AE">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439AC7AB" w14:textId="77777777" w:rsidR="00D126AE" w:rsidRPr="00816EBC" w:rsidRDefault="00D126AE" w:rsidP="00D126AE">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23EACA95" w14:textId="77777777" w:rsidR="00D126AE" w:rsidRPr="00816EBC" w:rsidRDefault="00D126AE" w:rsidP="00D126AE">
      <w:pPr>
        <w:pStyle w:val="Bibliography"/>
      </w:pPr>
      <w:r w:rsidRPr="00816EBC">
        <w:t>Shoup, D. E., and C. R. Broderius. 2018. Effects of vegetation density on the ontogeny to piscivory of juvenile Largemouth Bass. North American Journal of Fisheries Management 38(3):630–638.</w:t>
      </w:r>
    </w:p>
    <w:p w14:paraId="016A7958" w14:textId="77777777" w:rsidR="00D126AE" w:rsidRPr="00816EBC" w:rsidRDefault="00D126AE" w:rsidP="00D126AE">
      <w:pPr>
        <w:pStyle w:val="Bibliography"/>
      </w:pPr>
      <w:r w:rsidRPr="00816EBC">
        <w:t>Smith, S. L. 1976. Behavioral suppression of spawning in Largemouth Bass by interspecific competition for space within spawning areas. Transactions of the American Fisheries Society 105(6):682–685.</w:t>
      </w:r>
    </w:p>
    <w:p w14:paraId="6CBDD5D2" w14:textId="77777777" w:rsidR="00D126AE" w:rsidRPr="00816EBC" w:rsidRDefault="00D126AE" w:rsidP="00D126AE">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9C0C39D" w14:textId="77777777" w:rsidR="00D126AE" w:rsidRPr="00816EBC" w:rsidRDefault="00D126AE" w:rsidP="00D126AE">
      <w:pPr>
        <w:pStyle w:val="Bibliography"/>
      </w:pPr>
      <w:r w:rsidRPr="00816EBC">
        <w:t>Stewart-Oaten, A., W. W. Murdoch, and K. R. Parker. 1986. Environmental impact assessment: “pseudoreplication” in time? Ecology 67(4):929–940.</w:t>
      </w:r>
    </w:p>
    <w:p w14:paraId="031D39D4" w14:textId="77777777" w:rsidR="00D126AE" w:rsidRPr="00816EBC" w:rsidRDefault="00D126AE" w:rsidP="00D126AE">
      <w:pPr>
        <w:pStyle w:val="Bibliography"/>
      </w:pPr>
      <w:r w:rsidRPr="00816EBC">
        <w:t>Swingle, H. S. 1950. Relationships and dynamics of balanced and unbalanced fish populations. Alabama Agricultural Experiment Station Bulletin, Alabama Polytechnical Institute, Auburn.</w:t>
      </w:r>
    </w:p>
    <w:p w14:paraId="13401AB0" w14:textId="77777777" w:rsidR="00D126AE" w:rsidRPr="00816EBC" w:rsidRDefault="00D126AE" w:rsidP="00D126AE">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1D4C8CE9" w14:textId="77777777" w:rsidR="00D126AE" w:rsidRPr="00816EBC" w:rsidRDefault="00D126AE" w:rsidP="00D126AE">
      <w:pPr>
        <w:pStyle w:val="Bibliography"/>
      </w:pPr>
      <w:r w:rsidRPr="00816EBC">
        <w:lastRenderedPageBreak/>
        <w:t>Swingle, H. S., and E. V. Smith. 1942. The management of ponds with stunted fish populations. Transactions of the American Fisheries Society 71(1):102–105.</w:t>
      </w:r>
    </w:p>
    <w:p w14:paraId="1CC68F41" w14:textId="77777777" w:rsidR="00D126AE" w:rsidRPr="00816EBC" w:rsidRDefault="00D126AE" w:rsidP="00D126AE">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08726478" w14:textId="77777777" w:rsidR="00D126AE" w:rsidRPr="00816EBC" w:rsidRDefault="00D126AE" w:rsidP="00D126AE">
      <w:pPr>
        <w:pStyle w:val="Bibliography"/>
      </w:pPr>
      <w:r w:rsidRPr="00816EBC">
        <w:t>Werner, E. E. 1977. Species packing and niche complementarity in three sunfishes. The American Naturalist 111(979):553–578.</w:t>
      </w:r>
    </w:p>
    <w:p w14:paraId="2784F762" w14:textId="77777777" w:rsidR="00D126AE" w:rsidRPr="00816EBC" w:rsidRDefault="00D126AE" w:rsidP="00D126AE">
      <w:pPr>
        <w:pStyle w:val="Bibliography"/>
      </w:pPr>
      <w:r w:rsidRPr="00816EBC">
        <w:t>Werner, E. E., and D. J. Hall. 1988. Ontogenetic habitat shifts in Bluegill: the foraging rate-predation risk trade-off. Ecology 69(5):1352–1366.</w:t>
      </w:r>
    </w:p>
    <w:p w14:paraId="33132F63" w14:textId="77777777" w:rsidR="00D126AE" w:rsidRPr="00816EBC" w:rsidRDefault="00D126AE" w:rsidP="00D126AE">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020DB911" w14:textId="77777777" w:rsidR="00D126AE" w:rsidRPr="00816EBC" w:rsidRDefault="00D126AE" w:rsidP="00D126AE">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63817B51" w14:textId="77777777" w:rsidR="00D126AE" w:rsidRPr="00816EBC" w:rsidRDefault="00D126AE" w:rsidP="00D126AE">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7964D0D4" w14:textId="77777777" w:rsidR="00D126AE" w:rsidRPr="00816EBC" w:rsidRDefault="00D126AE" w:rsidP="00D126AE">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BAC5645" w14:textId="77777777" w:rsidR="00D126AE" w:rsidRPr="00816EBC" w:rsidRDefault="00D126AE" w:rsidP="00D126AE">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0D765549" w14:textId="77777777" w:rsidR="00D126AE" w:rsidRDefault="00D126AE" w:rsidP="00D126AE">
      <w:pPr>
        <w:spacing w:line="480" w:lineRule="auto"/>
      </w:pPr>
      <w:r>
        <w:fldChar w:fldCharType="end"/>
      </w:r>
    </w:p>
    <w:p w14:paraId="0FB27830" w14:textId="77777777" w:rsidR="00D126AE" w:rsidRDefault="00D126AE" w:rsidP="00D126AE">
      <w:pPr>
        <w:spacing w:line="480" w:lineRule="auto"/>
      </w:pPr>
    </w:p>
    <w:p w14:paraId="4CB9726C" w14:textId="77777777" w:rsidR="00D126AE" w:rsidRPr="001117F0" w:rsidRDefault="00D126AE" w:rsidP="00D126AE">
      <w:pPr>
        <w:spacing w:line="480" w:lineRule="auto"/>
      </w:pPr>
      <w:r w:rsidRPr="001117F0">
        <w:t>[A]Supporting Information</w:t>
      </w:r>
    </w:p>
    <w:p w14:paraId="016780CA" w14:textId="3F459659" w:rsidR="00D126AE" w:rsidRPr="001117F0" w:rsidRDefault="00D126AE" w:rsidP="00D126AE">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w:t>
      </w:r>
    </w:p>
    <w:p w14:paraId="7AC479E7" w14:textId="77777777" w:rsidR="00D126AE" w:rsidRDefault="00D126AE" w:rsidP="00D126AE">
      <w:pPr>
        <w:spacing w:line="480" w:lineRule="auto"/>
      </w:pPr>
    </w:p>
    <w:p w14:paraId="1871FCE8" w14:textId="77777777" w:rsidR="00D126AE" w:rsidRPr="001E50BC" w:rsidRDefault="001D08A7" w:rsidP="00D126AE">
      <w:pPr>
        <w:tabs>
          <w:tab w:val="left" w:pos="920"/>
        </w:tabs>
        <w:spacing w:line="480" w:lineRule="auto"/>
      </w:pPr>
      <w:r>
        <w:br w:type="page"/>
      </w:r>
      <w:r w:rsidR="00D126AE" w:rsidRPr="001E50BC">
        <w:lastRenderedPageBreak/>
        <w:t>Table 1.</w:t>
      </w:r>
    </w:p>
    <w:p w14:paraId="68000EB2" w14:textId="77777777" w:rsidR="00D126AE" w:rsidRPr="001E50BC" w:rsidRDefault="00D126AE" w:rsidP="00D126AE">
      <w:pPr>
        <w:tabs>
          <w:tab w:val="left" w:pos="920"/>
        </w:tabs>
        <w:spacing w:line="480" w:lineRule="auto"/>
      </w:pPr>
      <w:r w:rsidRPr="001E50BC">
        <w:t>Impoundments sampled, surface area (ha), years of spring electrofishing, and year(s) of shoreline rotenone application, if any (“</w:t>
      </w:r>
      <w:r>
        <w:t>control</w:t>
      </w:r>
      <w:r w:rsidRPr="001E50BC">
        <w:t xml:space="preserve">”). </w:t>
      </w:r>
      <w:r>
        <w:t xml:space="preserve">Impoundments are located across central to southern Alabama, USA.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D126AE" w:rsidRPr="001E50BC" w14:paraId="4255CFC3" w14:textId="77777777" w:rsidTr="00E10AC7">
        <w:trPr>
          <w:trHeight w:val="314"/>
        </w:trPr>
        <w:tc>
          <w:tcPr>
            <w:tcW w:w="2965" w:type="dxa"/>
            <w:tcBorders>
              <w:top w:val="single" w:sz="4" w:space="0" w:color="auto"/>
              <w:bottom w:val="single" w:sz="4" w:space="0" w:color="auto"/>
            </w:tcBorders>
          </w:tcPr>
          <w:p w14:paraId="6540A844" w14:textId="77777777" w:rsidR="00D126AE" w:rsidRPr="001E50BC" w:rsidRDefault="00D126AE" w:rsidP="00E10AC7">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7C841E3A" w14:textId="77777777" w:rsidR="00D126AE" w:rsidRPr="001E50BC" w:rsidRDefault="00D126AE" w:rsidP="00E10AC7">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73889BFE" w14:textId="77777777" w:rsidR="00D126AE" w:rsidRPr="001E50BC" w:rsidRDefault="00D126AE" w:rsidP="00E10AC7">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5AD5421A" w14:textId="77777777" w:rsidR="00D126AE" w:rsidRPr="001E50BC" w:rsidRDefault="00D126AE" w:rsidP="00E10AC7">
            <w:pPr>
              <w:spacing w:line="480" w:lineRule="auto"/>
              <w:jc w:val="center"/>
              <w:rPr>
                <w:sz w:val="22"/>
                <w:szCs w:val="22"/>
              </w:rPr>
            </w:pPr>
            <w:r w:rsidRPr="001E50BC">
              <w:rPr>
                <w:sz w:val="22"/>
                <w:szCs w:val="22"/>
              </w:rPr>
              <w:t>Year(s) Treated</w:t>
            </w:r>
          </w:p>
        </w:tc>
      </w:tr>
      <w:tr w:rsidR="00D126AE" w:rsidRPr="001E50BC" w14:paraId="7984EB68" w14:textId="77777777" w:rsidTr="00E10AC7">
        <w:tc>
          <w:tcPr>
            <w:tcW w:w="2965" w:type="dxa"/>
          </w:tcPr>
          <w:p w14:paraId="71105064" w14:textId="77777777" w:rsidR="00D126AE" w:rsidRPr="001E50BC" w:rsidRDefault="00D126AE" w:rsidP="00E10AC7">
            <w:pPr>
              <w:spacing w:line="480" w:lineRule="auto"/>
              <w:rPr>
                <w:sz w:val="22"/>
                <w:szCs w:val="22"/>
              </w:rPr>
            </w:pPr>
            <w:r w:rsidRPr="001E50BC">
              <w:rPr>
                <w:sz w:val="22"/>
                <w:szCs w:val="22"/>
              </w:rPr>
              <w:t>Anderson</w:t>
            </w:r>
          </w:p>
        </w:tc>
        <w:tc>
          <w:tcPr>
            <w:tcW w:w="1260" w:type="dxa"/>
          </w:tcPr>
          <w:p w14:paraId="19E90364" w14:textId="77777777" w:rsidR="00D126AE" w:rsidRPr="001E50BC" w:rsidRDefault="00D126AE" w:rsidP="00E10AC7">
            <w:pPr>
              <w:spacing w:line="480" w:lineRule="auto"/>
              <w:jc w:val="center"/>
              <w:rPr>
                <w:sz w:val="22"/>
                <w:szCs w:val="22"/>
              </w:rPr>
            </w:pPr>
            <w:r w:rsidRPr="001E50BC">
              <w:rPr>
                <w:sz w:val="22"/>
                <w:szCs w:val="22"/>
              </w:rPr>
              <w:t>2.8</w:t>
            </w:r>
          </w:p>
        </w:tc>
        <w:tc>
          <w:tcPr>
            <w:tcW w:w="2250" w:type="dxa"/>
          </w:tcPr>
          <w:p w14:paraId="1B33DEEF" w14:textId="77777777" w:rsidR="00D126AE" w:rsidRPr="001E50BC" w:rsidRDefault="00D126AE" w:rsidP="00E10AC7">
            <w:pPr>
              <w:spacing w:line="480" w:lineRule="auto"/>
              <w:jc w:val="center"/>
              <w:rPr>
                <w:sz w:val="22"/>
                <w:szCs w:val="22"/>
              </w:rPr>
            </w:pPr>
            <w:r w:rsidRPr="001E50BC">
              <w:rPr>
                <w:sz w:val="22"/>
                <w:szCs w:val="22"/>
              </w:rPr>
              <w:t>2017, 2018</w:t>
            </w:r>
          </w:p>
        </w:tc>
        <w:tc>
          <w:tcPr>
            <w:tcW w:w="1980" w:type="dxa"/>
          </w:tcPr>
          <w:p w14:paraId="2FFC34DE"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531F99D7" w14:textId="77777777" w:rsidTr="00E10AC7">
        <w:trPr>
          <w:trHeight w:val="422"/>
        </w:trPr>
        <w:tc>
          <w:tcPr>
            <w:tcW w:w="2965" w:type="dxa"/>
          </w:tcPr>
          <w:p w14:paraId="7B47EEE9" w14:textId="77777777" w:rsidR="00D126AE" w:rsidRPr="001E50BC" w:rsidRDefault="00D126AE" w:rsidP="00E10AC7">
            <w:pPr>
              <w:spacing w:line="480" w:lineRule="auto"/>
              <w:rPr>
                <w:sz w:val="22"/>
                <w:szCs w:val="22"/>
              </w:rPr>
            </w:pPr>
            <w:r w:rsidRPr="001E50BC">
              <w:rPr>
                <w:sz w:val="22"/>
                <w:szCs w:val="22"/>
              </w:rPr>
              <w:t>AE1</w:t>
            </w:r>
          </w:p>
        </w:tc>
        <w:tc>
          <w:tcPr>
            <w:tcW w:w="1260" w:type="dxa"/>
          </w:tcPr>
          <w:p w14:paraId="11A563D9" w14:textId="77777777" w:rsidR="00D126AE" w:rsidRPr="001E50BC" w:rsidRDefault="00D126AE" w:rsidP="00E10AC7">
            <w:pPr>
              <w:spacing w:line="480" w:lineRule="auto"/>
              <w:jc w:val="center"/>
              <w:rPr>
                <w:sz w:val="22"/>
                <w:szCs w:val="22"/>
              </w:rPr>
            </w:pPr>
            <w:r w:rsidRPr="001E50BC">
              <w:rPr>
                <w:sz w:val="22"/>
                <w:szCs w:val="22"/>
              </w:rPr>
              <w:t>1.6</w:t>
            </w:r>
          </w:p>
        </w:tc>
        <w:tc>
          <w:tcPr>
            <w:tcW w:w="2250" w:type="dxa"/>
          </w:tcPr>
          <w:p w14:paraId="10F43169"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031837C1"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6DD95BC3" w14:textId="77777777" w:rsidTr="00E10AC7">
        <w:tc>
          <w:tcPr>
            <w:tcW w:w="2965" w:type="dxa"/>
          </w:tcPr>
          <w:p w14:paraId="7E5DA5D2" w14:textId="77777777" w:rsidR="00D126AE" w:rsidRPr="001E50BC" w:rsidRDefault="00D126AE" w:rsidP="00E10AC7">
            <w:pPr>
              <w:spacing w:line="480" w:lineRule="auto"/>
              <w:rPr>
                <w:sz w:val="22"/>
                <w:szCs w:val="22"/>
              </w:rPr>
            </w:pPr>
            <w:r w:rsidRPr="001E50BC">
              <w:rPr>
                <w:sz w:val="22"/>
                <w:szCs w:val="22"/>
              </w:rPr>
              <w:t>Big Pit</w:t>
            </w:r>
          </w:p>
        </w:tc>
        <w:tc>
          <w:tcPr>
            <w:tcW w:w="1260" w:type="dxa"/>
          </w:tcPr>
          <w:p w14:paraId="69AF5C87" w14:textId="77777777" w:rsidR="00D126AE" w:rsidRPr="001E50BC" w:rsidRDefault="00D126AE" w:rsidP="00E10AC7">
            <w:pPr>
              <w:spacing w:line="480" w:lineRule="auto"/>
              <w:jc w:val="center"/>
              <w:rPr>
                <w:sz w:val="22"/>
                <w:szCs w:val="22"/>
              </w:rPr>
            </w:pPr>
            <w:r w:rsidRPr="001E50BC">
              <w:rPr>
                <w:sz w:val="22"/>
                <w:szCs w:val="22"/>
              </w:rPr>
              <w:t>11</w:t>
            </w:r>
          </w:p>
        </w:tc>
        <w:tc>
          <w:tcPr>
            <w:tcW w:w="2250" w:type="dxa"/>
          </w:tcPr>
          <w:p w14:paraId="077D8EF9"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76E29775"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7E71A30E" w14:textId="77777777" w:rsidTr="00E10AC7">
        <w:tc>
          <w:tcPr>
            <w:tcW w:w="2965" w:type="dxa"/>
          </w:tcPr>
          <w:p w14:paraId="46A23636" w14:textId="77777777" w:rsidR="00D126AE" w:rsidRPr="001E50BC" w:rsidRDefault="00D126AE" w:rsidP="00E10AC7">
            <w:pPr>
              <w:spacing w:line="480" w:lineRule="auto"/>
              <w:rPr>
                <w:sz w:val="22"/>
                <w:szCs w:val="22"/>
              </w:rPr>
            </w:pPr>
            <w:r w:rsidRPr="001E50BC">
              <w:rPr>
                <w:sz w:val="22"/>
                <w:szCs w:val="22"/>
              </w:rPr>
              <w:t>FP3</w:t>
            </w:r>
          </w:p>
        </w:tc>
        <w:tc>
          <w:tcPr>
            <w:tcW w:w="1260" w:type="dxa"/>
          </w:tcPr>
          <w:p w14:paraId="58067E85" w14:textId="77777777" w:rsidR="00D126AE" w:rsidRPr="001E50BC" w:rsidRDefault="00D126AE" w:rsidP="00E10AC7">
            <w:pPr>
              <w:spacing w:line="480" w:lineRule="auto"/>
              <w:jc w:val="center"/>
              <w:rPr>
                <w:sz w:val="22"/>
                <w:szCs w:val="22"/>
              </w:rPr>
            </w:pPr>
            <w:r w:rsidRPr="001E50BC">
              <w:rPr>
                <w:sz w:val="22"/>
                <w:szCs w:val="22"/>
              </w:rPr>
              <w:t>0.7</w:t>
            </w:r>
          </w:p>
        </w:tc>
        <w:tc>
          <w:tcPr>
            <w:tcW w:w="2250" w:type="dxa"/>
          </w:tcPr>
          <w:p w14:paraId="0C30AA68"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42061573"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5F2C26E6" w14:textId="77777777" w:rsidTr="00E10AC7">
        <w:tc>
          <w:tcPr>
            <w:tcW w:w="2965" w:type="dxa"/>
          </w:tcPr>
          <w:p w14:paraId="68895ED2" w14:textId="77777777" w:rsidR="00D126AE" w:rsidRPr="001E50BC" w:rsidRDefault="00D126AE" w:rsidP="00E10AC7">
            <w:pPr>
              <w:spacing w:line="480" w:lineRule="auto"/>
              <w:rPr>
                <w:sz w:val="22"/>
                <w:szCs w:val="22"/>
              </w:rPr>
            </w:pPr>
            <w:r w:rsidRPr="001E50BC">
              <w:rPr>
                <w:sz w:val="22"/>
                <w:szCs w:val="22"/>
              </w:rPr>
              <w:t>Drummond3</w:t>
            </w:r>
          </w:p>
        </w:tc>
        <w:tc>
          <w:tcPr>
            <w:tcW w:w="1260" w:type="dxa"/>
          </w:tcPr>
          <w:p w14:paraId="79079F8A" w14:textId="77777777" w:rsidR="00D126AE" w:rsidRPr="001E50BC" w:rsidRDefault="00D126AE" w:rsidP="00E10AC7">
            <w:pPr>
              <w:spacing w:line="480" w:lineRule="auto"/>
              <w:jc w:val="center"/>
              <w:rPr>
                <w:sz w:val="22"/>
                <w:szCs w:val="22"/>
              </w:rPr>
            </w:pPr>
            <w:r w:rsidRPr="001E50BC">
              <w:rPr>
                <w:sz w:val="22"/>
                <w:szCs w:val="22"/>
              </w:rPr>
              <w:t>8.8</w:t>
            </w:r>
          </w:p>
        </w:tc>
        <w:tc>
          <w:tcPr>
            <w:tcW w:w="2250" w:type="dxa"/>
          </w:tcPr>
          <w:p w14:paraId="348057A3"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3AAECE46"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2A7252D6" w14:textId="77777777" w:rsidTr="00E10AC7">
        <w:tc>
          <w:tcPr>
            <w:tcW w:w="2965" w:type="dxa"/>
          </w:tcPr>
          <w:p w14:paraId="3BDD2CBB" w14:textId="77777777" w:rsidR="00D126AE" w:rsidRPr="001E50BC" w:rsidRDefault="00D126AE" w:rsidP="00E10AC7">
            <w:pPr>
              <w:spacing w:line="480" w:lineRule="auto"/>
              <w:rPr>
                <w:sz w:val="22"/>
                <w:szCs w:val="22"/>
              </w:rPr>
            </w:pPr>
            <w:r w:rsidRPr="001E50BC">
              <w:rPr>
                <w:sz w:val="22"/>
                <w:szCs w:val="22"/>
              </w:rPr>
              <w:t>Meriwether</w:t>
            </w:r>
          </w:p>
        </w:tc>
        <w:tc>
          <w:tcPr>
            <w:tcW w:w="1260" w:type="dxa"/>
          </w:tcPr>
          <w:p w14:paraId="2F09E058" w14:textId="77777777" w:rsidR="00D126AE" w:rsidRPr="001E50BC" w:rsidRDefault="00D126AE" w:rsidP="00E10AC7">
            <w:pPr>
              <w:spacing w:line="480" w:lineRule="auto"/>
              <w:jc w:val="center"/>
              <w:rPr>
                <w:sz w:val="22"/>
                <w:szCs w:val="22"/>
              </w:rPr>
            </w:pPr>
            <w:r w:rsidRPr="001E50BC">
              <w:rPr>
                <w:sz w:val="22"/>
                <w:szCs w:val="22"/>
              </w:rPr>
              <w:t>3.4</w:t>
            </w:r>
          </w:p>
        </w:tc>
        <w:tc>
          <w:tcPr>
            <w:tcW w:w="2250" w:type="dxa"/>
          </w:tcPr>
          <w:p w14:paraId="28F064B7"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295484AB"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72EC3781" w14:textId="77777777" w:rsidTr="00E10AC7">
        <w:tc>
          <w:tcPr>
            <w:tcW w:w="2965" w:type="dxa"/>
          </w:tcPr>
          <w:p w14:paraId="7EE0B6DA" w14:textId="77777777" w:rsidR="00D126AE" w:rsidRPr="001E50BC" w:rsidRDefault="00D126AE" w:rsidP="00E10AC7">
            <w:pPr>
              <w:spacing w:line="480" w:lineRule="auto"/>
              <w:rPr>
                <w:sz w:val="22"/>
                <w:szCs w:val="22"/>
              </w:rPr>
            </w:pPr>
            <w:r w:rsidRPr="001E50BC">
              <w:rPr>
                <w:sz w:val="22"/>
                <w:szCs w:val="22"/>
              </w:rPr>
              <w:t>Williams</w:t>
            </w:r>
          </w:p>
        </w:tc>
        <w:tc>
          <w:tcPr>
            <w:tcW w:w="1260" w:type="dxa"/>
          </w:tcPr>
          <w:p w14:paraId="0DD3C49B" w14:textId="77777777" w:rsidR="00D126AE" w:rsidRPr="001E50BC" w:rsidRDefault="00D126AE" w:rsidP="00E10AC7">
            <w:pPr>
              <w:spacing w:line="480" w:lineRule="auto"/>
              <w:jc w:val="center"/>
              <w:rPr>
                <w:sz w:val="22"/>
                <w:szCs w:val="22"/>
              </w:rPr>
            </w:pPr>
            <w:r w:rsidRPr="001E50BC">
              <w:rPr>
                <w:sz w:val="22"/>
                <w:szCs w:val="22"/>
              </w:rPr>
              <w:t>3.3</w:t>
            </w:r>
          </w:p>
        </w:tc>
        <w:tc>
          <w:tcPr>
            <w:tcW w:w="2250" w:type="dxa"/>
          </w:tcPr>
          <w:p w14:paraId="102A2815"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3C5062D4"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52BD2153" w14:textId="77777777" w:rsidTr="00E10AC7">
        <w:tc>
          <w:tcPr>
            <w:tcW w:w="2965" w:type="dxa"/>
          </w:tcPr>
          <w:p w14:paraId="6B1A3D8E" w14:textId="77777777" w:rsidR="00D126AE" w:rsidRPr="001E50BC" w:rsidRDefault="00D126AE" w:rsidP="00E10AC7">
            <w:pPr>
              <w:spacing w:line="480" w:lineRule="auto"/>
              <w:rPr>
                <w:sz w:val="22"/>
                <w:szCs w:val="22"/>
              </w:rPr>
            </w:pPr>
            <w:r w:rsidRPr="001E50BC">
              <w:rPr>
                <w:sz w:val="22"/>
                <w:szCs w:val="22"/>
              </w:rPr>
              <w:t>Promise</w:t>
            </w:r>
          </w:p>
        </w:tc>
        <w:tc>
          <w:tcPr>
            <w:tcW w:w="1260" w:type="dxa"/>
          </w:tcPr>
          <w:p w14:paraId="68B86DCA" w14:textId="77777777" w:rsidR="00D126AE" w:rsidRPr="001E50BC" w:rsidRDefault="00D126AE" w:rsidP="00E10AC7">
            <w:pPr>
              <w:spacing w:line="480" w:lineRule="auto"/>
              <w:jc w:val="center"/>
              <w:rPr>
                <w:sz w:val="22"/>
                <w:szCs w:val="22"/>
              </w:rPr>
            </w:pPr>
            <w:r w:rsidRPr="001E50BC">
              <w:rPr>
                <w:sz w:val="22"/>
                <w:szCs w:val="22"/>
              </w:rPr>
              <w:t>1.9</w:t>
            </w:r>
          </w:p>
        </w:tc>
        <w:tc>
          <w:tcPr>
            <w:tcW w:w="2250" w:type="dxa"/>
          </w:tcPr>
          <w:p w14:paraId="0658CC4E"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17A291B9"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11FFA838" w14:textId="77777777" w:rsidTr="00E10AC7">
        <w:tc>
          <w:tcPr>
            <w:tcW w:w="2965" w:type="dxa"/>
          </w:tcPr>
          <w:p w14:paraId="3CB4530E" w14:textId="77777777" w:rsidR="00D126AE" w:rsidRPr="001E50BC" w:rsidRDefault="00D126AE" w:rsidP="00E10AC7">
            <w:pPr>
              <w:spacing w:line="480" w:lineRule="auto"/>
              <w:rPr>
                <w:sz w:val="22"/>
                <w:szCs w:val="22"/>
              </w:rPr>
            </w:pPr>
            <w:r w:rsidRPr="001E50BC">
              <w:rPr>
                <w:sz w:val="22"/>
                <w:szCs w:val="22"/>
              </w:rPr>
              <w:t>Little Pit</w:t>
            </w:r>
          </w:p>
        </w:tc>
        <w:tc>
          <w:tcPr>
            <w:tcW w:w="1260" w:type="dxa"/>
          </w:tcPr>
          <w:p w14:paraId="6CE31B1F" w14:textId="77777777" w:rsidR="00D126AE" w:rsidRPr="001E50BC" w:rsidRDefault="00D126AE" w:rsidP="00E10AC7">
            <w:pPr>
              <w:spacing w:line="480" w:lineRule="auto"/>
              <w:jc w:val="center"/>
              <w:rPr>
                <w:sz w:val="22"/>
                <w:szCs w:val="22"/>
              </w:rPr>
            </w:pPr>
            <w:r w:rsidRPr="001E50BC">
              <w:rPr>
                <w:sz w:val="22"/>
                <w:szCs w:val="22"/>
              </w:rPr>
              <w:t>4</w:t>
            </w:r>
          </w:p>
        </w:tc>
        <w:tc>
          <w:tcPr>
            <w:tcW w:w="2250" w:type="dxa"/>
          </w:tcPr>
          <w:p w14:paraId="5F9468B3"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5B817F5B" w14:textId="77777777" w:rsidR="00D126AE" w:rsidRDefault="00D126AE" w:rsidP="00E10AC7">
            <w:pPr>
              <w:spacing w:line="480" w:lineRule="auto"/>
              <w:jc w:val="center"/>
              <w:rPr>
                <w:sz w:val="22"/>
                <w:szCs w:val="22"/>
              </w:rPr>
            </w:pPr>
            <w:r w:rsidRPr="001E50BC">
              <w:rPr>
                <w:sz w:val="22"/>
                <w:szCs w:val="22"/>
              </w:rPr>
              <w:t>2017, 2018</w:t>
            </w:r>
          </w:p>
        </w:tc>
      </w:tr>
      <w:tr w:rsidR="00D126AE" w:rsidRPr="001E50BC" w14:paraId="391AE78D" w14:textId="77777777" w:rsidTr="00E10AC7">
        <w:tc>
          <w:tcPr>
            <w:tcW w:w="2965" w:type="dxa"/>
          </w:tcPr>
          <w:p w14:paraId="17E51DE0" w14:textId="77777777" w:rsidR="00D126AE" w:rsidRPr="001E50BC" w:rsidRDefault="00D126AE" w:rsidP="00E10AC7">
            <w:pPr>
              <w:spacing w:line="480" w:lineRule="auto"/>
              <w:rPr>
                <w:sz w:val="22"/>
                <w:szCs w:val="22"/>
              </w:rPr>
            </w:pPr>
            <w:r w:rsidRPr="001E50BC">
              <w:rPr>
                <w:sz w:val="22"/>
                <w:szCs w:val="22"/>
              </w:rPr>
              <w:t>S3</w:t>
            </w:r>
          </w:p>
        </w:tc>
        <w:tc>
          <w:tcPr>
            <w:tcW w:w="1260" w:type="dxa"/>
          </w:tcPr>
          <w:p w14:paraId="4BB7D053" w14:textId="77777777" w:rsidR="00D126AE" w:rsidRPr="001E50BC" w:rsidRDefault="00D126AE" w:rsidP="00E10AC7">
            <w:pPr>
              <w:spacing w:line="480" w:lineRule="auto"/>
              <w:jc w:val="center"/>
              <w:rPr>
                <w:sz w:val="22"/>
                <w:szCs w:val="22"/>
              </w:rPr>
            </w:pPr>
            <w:r w:rsidRPr="001E50BC">
              <w:rPr>
                <w:sz w:val="22"/>
                <w:szCs w:val="22"/>
              </w:rPr>
              <w:t>4</w:t>
            </w:r>
          </w:p>
        </w:tc>
        <w:tc>
          <w:tcPr>
            <w:tcW w:w="2250" w:type="dxa"/>
          </w:tcPr>
          <w:p w14:paraId="65BFD199"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0AD8C56F" w14:textId="77777777" w:rsidR="00D126AE" w:rsidRDefault="00D126AE" w:rsidP="00E10AC7">
            <w:pPr>
              <w:spacing w:line="480" w:lineRule="auto"/>
              <w:jc w:val="center"/>
              <w:rPr>
                <w:sz w:val="22"/>
                <w:szCs w:val="22"/>
              </w:rPr>
            </w:pPr>
            <w:r w:rsidRPr="001E50BC">
              <w:rPr>
                <w:sz w:val="22"/>
                <w:szCs w:val="22"/>
              </w:rPr>
              <w:t>2017, 2018</w:t>
            </w:r>
          </w:p>
        </w:tc>
      </w:tr>
      <w:tr w:rsidR="00D126AE" w:rsidRPr="001E50BC" w14:paraId="3D16C9EE" w14:textId="77777777" w:rsidTr="00E10AC7">
        <w:tc>
          <w:tcPr>
            <w:tcW w:w="2965" w:type="dxa"/>
          </w:tcPr>
          <w:p w14:paraId="5831D6DA" w14:textId="77777777" w:rsidR="00D126AE" w:rsidRPr="001E50BC" w:rsidRDefault="00D126AE" w:rsidP="00E10AC7">
            <w:pPr>
              <w:spacing w:line="480" w:lineRule="auto"/>
              <w:rPr>
                <w:sz w:val="22"/>
                <w:szCs w:val="22"/>
              </w:rPr>
            </w:pPr>
            <w:r w:rsidRPr="001E50BC">
              <w:rPr>
                <w:sz w:val="22"/>
                <w:szCs w:val="22"/>
              </w:rPr>
              <w:t>Horseshoe</w:t>
            </w:r>
          </w:p>
        </w:tc>
        <w:tc>
          <w:tcPr>
            <w:tcW w:w="1260" w:type="dxa"/>
          </w:tcPr>
          <w:p w14:paraId="0B0C3FBE" w14:textId="77777777" w:rsidR="00D126AE" w:rsidRPr="001E50BC" w:rsidRDefault="00D126AE" w:rsidP="00E10AC7">
            <w:pPr>
              <w:spacing w:line="480" w:lineRule="auto"/>
              <w:jc w:val="center"/>
              <w:rPr>
                <w:sz w:val="22"/>
                <w:szCs w:val="22"/>
              </w:rPr>
            </w:pPr>
            <w:r w:rsidRPr="001E50BC">
              <w:rPr>
                <w:sz w:val="22"/>
                <w:szCs w:val="22"/>
              </w:rPr>
              <w:t>1.3</w:t>
            </w:r>
          </w:p>
        </w:tc>
        <w:tc>
          <w:tcPr>
            <w:tcW w:w="2250" w:type="dxa"/>
          </w:tcPr>
          <w:p w14:paraId="6FF607A1"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4C8FA0C0" w14:textId="77777777" w:rsidR="00D126AE" w:rsidRDefault="00D126AE" w:rsidP="00E10AC7">
            <w:pPr>
              <w:spacing w:line="480" w:lineRule="auto"/>
              <w:jc w:val="center"/>
              <w:rPr>
                <w:sz w:val="22"/>
                <w:szCs w:val="22"/>
              </w:rPr>
            </w:pPr>
            <w:r w:rsidRPr="001E50BC">
              <w:rPr>
                <w:sz w:val="22"/>
                <w:szCs w:val="22"/>
              </w:rPr>
              <w:t>2017, 2018</w:t>
            </w:r>
          </w:p>
        </w:tc>
      </w:tr>
      <w:tr w:rsidR="00D126AE" w:rsidRPr="001E50BC" w14:paraId="36E608A1" w14:textId="77777777" w:rsidTr="00E10AC7">
        <w:tc>
          <w:tcPr>
            <w:tcW w:w="2965" w:type="dxa"/>
          </w:tcPr>
          <w:p w14:paraId="2E4D83AF" w14:textId="77777777" w:rsidR="00D126AE" w:rsidRPr="001E50BC" w:rsidRDefault="00D126AE" w:rsidP="00E10AC7">
            <w:pPr>
              <w:spacing w:line="480" w:lineRule="auto"/>
              <w:rPr>
                <w:sz w:val="22"/>
                <w:szCs w:val="22"/>
              </w:rPr>
            </w:pPr>
            <w:r w:rsidRPr="001E50BC">
              <w:rPr>
                <w:sz w:val="22"/>
                <w:szCs w:val="22"/>
              </w:rPr>
              <w:t>Drummond1</w:t>
            </w:r>
          </w:p>
        </w:tc>
        <w:tc>
          <w:tcPr>
            <w:tcW w:w="1260" w:type="dxa"/>
          </w:tcPr>
          <w:p w14:paraId="6EC18A57" w14:textId="77777777" w:rsidR="00D126AE" w:rsidRPr="001E50BC" w:rsidRDefault="00D126AE" w:rsidP="00E10AC7">
            <w:pPr>
              <w:spacing w:line="480" w:lineRule="auto"/>
              <w:jc w:val="center"/>
              <w:rPr>
                <w:sz w:val="22"/>
                <w:szCs w:val="22"/>
              </w:rPr>
            </w:pPr>
            <w:r w:rsidRPr="001E50BC">
              <w:rPr>
                <w:sz w:val="22"/>
                <w:szCs w:val="22"/>
              </w:rPr>
              <w:t>8.7</w:t>
            </w:r>
          </w:p>
        </w:tc>
        <w:tc>
          <w:tcPr>
            <w:tcW w:w="2250" w:type="dxa"/>
          </w:tcPr>
          <w:p w14:paraId="11E52D89"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2010930C" w14:textId="77777777" w:rsidR="00D126AE" w:rsidRPr="001E50BC" w:rsidRDefault="00D126AE" w:rsidP="00E10AC7">
            <w:pPr>
              <w:spacing w:line="480" w:lineRule="auto"/>
              <w:jc w:val="center"/>
              <w:rPr>
                <w:sz w:val="22"/>
                <w:szCs w:val="22"/>
              </w:rPr>
            </w:pPr>
            <w:r w:rsidRPr="001E50BC">
              <w:rPr>
                <w:sz w:val="22"/>
                <w:szCs w:val="22"/>
              </w:rPr>
              <w:t>2018</w:t>
            </w:r>
          </w:p>
        </w:tc>
      </w:tr>
      <w:tr w:rsidR="00D126AE" w:rsidRPr="001E50BC" w14:paraId="4D53AFED" w14:textId="77777777" w:rsidTr="00E10AC7">
        <w:tc>
          <w:tcPr>
            <w:tcW w:w="2965" w:type="dxa"/>
          </w:tcPr>
          <w:p w14:paraId="31E5D717" w14:textId="77777777" w:rsidR="00D126AE" w:rsidRPr="001E50BC" w:rsidRDefault="00D126AE" w:rsidP="00E10AC7">
            <w:pPr>
              <w:spacing w:line="480" w:lineRule="auto"/>
              <w:rPr>
                <w:sz w:val="22"/>
                <w:szCs w:val="22"/>
              </w:rPr>
            </w:pPr>
            <w:r w:rsidRPr="001E50BC">
              <w:rPr>
                <w:sz w:val="22"/>
                <w:szCs w:val="22"/>
              </w:rPr>
              <w:t>Britton</w:t>
            </w:r>
          </w:p>
        </w:tc>
        <w:tc>
          <w:tcPr>
            <w:tcW w:w="1260" w:type="dxa"/>
          </w:tcPr>
          <w:p w14:paraId="59795596" w14:textId="77777777" w:rsidR="00D126AE" w:rsidRPr="001E50BC" w:rsidRDefault="00D126AE" w:rsidP="00E10AC7">
            <w:pPr>
              <w:spacing w:line="480" w:lineRule="auto"/>
              <w:jc w:val="center"/>
              <w:rPr>
                <w:sz w:val="22"/>
                <w:szCs w:val="22"/>
              </w:rPr>
            </w:pPr>
            <w:r w:rsidRPr="001E50BC">
              <w:rPr>
                <w:sz w:val="22"/>
                <w:szCs w:val="22"/>
              </w:rPr>
              <w:t>2.2</w:t>
            </w:r>
          </w:p>
        </w:tc>
        <w:tc>
          <w:tcPr>
            <w:tcW w:w="2250" w:type="dxa"/>
          </w:tcPr>
          <w:p w14:paraId="1ED5393B"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750148D3" w14:textId="77777777" w:rsidR="00D126AE" w:rsidRPr="001E50BC" w:rsidRDefault="00D126AE" w:rsidP="00E10AC7">
            <w:pPr>
              <w:spacing w:line="480" w:lineRule="auto"/>
              <w:jc w:val="center"/>
              <w:rPr>
                <w:sz w:val="22"/>
                <w:szCs w:val="22"/>
              </w:rPr>
            </w:pPr>
            <w:r w:rsidRPr="001E50BC">
              <w:rPr>
                <w:sz w:val="22"/>
                <w:szCs w:val="22"/>
              </w:rPr>
              <w:t>2018</w:t>
            </w:r>
          </w:p>
        </w:tc>
      </w:tr>
      <w:tr w:rsidR="00D126AE" w:rsidRPr="001E50BC" w14:paraId="3A32BFE6" w14:textId="77777777" w:rsidTr="00E10AC7">
        <w:tc>
          <w:tcPr>
            <w:tcW w:w="2965" w:type="dxa"/>
          </w:tcPr>
          <w:p w14:paraId="1E90F8E2" w14:textId="77777777" w:rsidR="00D126AE" w:rsidRPr="001E50BC" w:rsidRDefault="00D126AE" w:rsidP="00E10AC7">
            <w:pPr>
              <w:spacing w:line="480" w:lineRule="auto"/>
              <w:rPr>
                <w:sz w:val="22"/>
                <w:szCs w:val="22"/>
              </w:rPr>
            </w:pPr>
            <w:r w:rsidRPr="001E50BC">
              <w:rPr>
                <w:sz w:val="22"/>
                <w:szCs w:val="22"/>
              </w:rPr>
              <w:t>Zachry</w:t>
            </w:r>
          </w:p>
        </w:tc>
        <w:tc>
          <w:tcPr>
            <w:tcW w:w="1260" w:type="dxa"/>
          </w:tcPr>
          <w:p w14:paraId="3AA8AB27" w14:textId="77777777" w:rsidR="00D126AE" w:rsidRPr="001E50BC" w:rsidRDefault="00D126AE" w:rsidP="00E10AC7">
            <w:pPr>
              <w:spacing w:line="480" w:lineRule="auto"/>
              <w:jc w:val="center"/>
              <w:rPr>
                <w:sz w:val="22"/>
                <w:szCs w:val="22"/>
              </w:rPr>
            </w:pPr>
            <w:r w:rsidRPr="001E50BC">
              <w:rPr>
                <w:sz w:val="22"/>
                <w:szCs w:val="22"/>
              </w:rPr>
              <w:t>5.3</w:t>
            </w:r>
          </w:p>
        </w:tc>
        <w:tc>
          <w:tcPr>
            <w:tcW w:w="2250" w:type="dxa"/>
          </w:tcPr>
          <w:p w14:paraId="73BAC1B8"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5EA6A5C8" w14:textId="77777777" w:rsidR="00D126AE" w:rsidRPr="001E50BC" w:rsidRDefault="00D126AE" w:rsidP="00E10AC7">
            <w:pPr>
              <w:spacing w:line="480" w:lineRule="auto"/>
              <w:jc w:val="center"/>
              <w:rPr>
                <w:sz w:val="22"/>
                <w:szCs w:val="22"/>
              </w:rPr>
            </w:pPr>
            <w:r w:rsidRPr="001E50BC">
              <w:rPr>
                <w:sz w:val="22"/>
                <w:szCs w:val="22"/>
              </w:rPr>
              <w:t>2018</w:t>
            </w:r>
          </w:p>
        </w:tc>
      </w:tr>
      <w:tr w:rsidR="00D126AE" w:rsidRPr="001E50BC" w14:paraId="1211AA13" w14:textId="77777777" w:rsidTr="00E10AC7">
        <w:tc>
          <w:tcPr>
            <w:tcW w:w="2965" w:type="dxa"/>
          </w:tcPr>
          <w:p w14:paraId="47F8B704" w14:textId="77777777" w:rsidR="00D126AE" w:rsidRPr="001E50BC" w:rsidRDefault="00D126AE" w:rsidP="00E10AC7">
            <w:pPr>
              <w:spacing w:line="480" w:lineRule="auto"/>
              <w:rPr>
                <w:sz w:val="22"/>
                <w:szCs w:val="22"/>
              </w:rPr>
            </w:pPr>
            <w:r w:rsidRPr="001E50BC">
              <w:rPr>
                <w:sz w:val="22"/>
                <w:szCs w:val="22"/>
              </w:rPr>
              <w:t>Dead</w:t>
            </w:r>
          </w:p>
        </w:tc>
        <w:tc>
          <w:tcPr>
            <w:tcW w:w="1260" w:type="dxa"/>
          </w:tcPr>
          <w:p w14:paraId="2B91F3D7" w14:textId="77777777" w:rsidR="00D126AE" w:rsidRPr="001E50BC" w:rsidRDefault="00D126AE" w:rsidP="00E10AC7">
            <w:pPr>
              <w:spacing w:line="480" w:lineRule="auto"/>
              <w:jc w:val="center"/>
              <w:rPr>
                <w:sz w:val="22"/>
                <w:szCs w:val="22"/>
              </w:rPr>
            </w:pPr>
            <w:r w:rsidRPr="001E50BC">
              <w:rPr>
                <w:sz w:val="22"/>
                <w:szCs w:val="22"/>
              </w:rPr>
              <w:t>2.2</w:t>
            </w:r>
          </w:p>
        </w:tc>
        <w:tc>
          <w:tcPr>
            <w:tcW w:w="2250" w:type="dxa"/>
          </w:tcPr>
          <w:p w14:paraId="19443B5A"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69A5A0AB" w14:textId="77777777" w:rsidR="00D126AE" w:rsidRPr="001E50BC" w:rsidRDefault="00D126AE" w:rsidP="00E10AC7">
            <w:pPr>
              <w:spacing w:line="480" w:lineRule="auto"/>
              <w:jc w:val="center"/>
              <w:rPr>
                <w:sz w:val="22"/>
                <w:szCs w:val="22"/>
              </w:rPr>
            </w:pPr>
            <w:r w:rsidRPr="001E50BC">
              <w:rPr>
                <w:sz w:val="22"/>
                <w:szCs w:val="22"/>
              </w:rPr>
              <w:t>2018</w:t>
            </w:r>
          </w:p>
        </w:tc>
      </w:tr>
    </w:tbl>
    <w:p w14:paraId="4AB6483C" w14:textId="77777777" w:rsidR="00D126AE" w:rsidRPr="001E50BC" w:rsidRDefault="00D126AE" w:rsidP="00D126AE">
      <w:pPr>
        <w:tabs>
          <w:tab w:val="left" w:pos="920"/>
        </w:tabs>
        <w:spacing w:line="480" w:lineRule="auto"/>
      </w:pPr>
    </w:p>
    <w:p w14:paraId="4DFDFB84" w14:textId="77777777" w:rsidR="00D126AE" w:rsidRDefault="00D126AE" w:rsidP="00D126AE">
      <w:pPr>
        <w:spacing w:line="480" w:lineRule="auto"/>
      </w:pPr>
      <w:r>
        <w:rPr>
          <w:noProof/>
        </w:rPr>
        <w:lastRenderedPageBreak/>
        <w:drawing>
          <wp:inline distT="0" distB="0" distL="0" distR="0" wp14:anchorId="52D59C25" wp14:editId="67D40870">
            <wp:extent cx="5484053" cy="3879850"/>
            <wp:effectExtent l="0" t="0" r="2540" b="0"/>
            <wp:docPr id="933633200" name="Picture 6"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633200" name="Picture 6" descr="A map of the united stat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495520" cy="3887963"/>
                    </a:xfrm>
                    <a:prstGeom prst="rect">
                      <a:avLst/>
                    </a:prstGeom>
                  </pic:spPr>
                </pic:pic>
              </a:graphicData>
            </a:graphic>
          </wp:inline>
        </w:drawing>
      </w:r>
    </w:p>
    <w:p w14:paraId="23A6C900" w14:textId="77777777" w:rsidR="00D126AE" w:rsidRDefault="00D126AE" w:rsidP="00D126AE">
      <w:pPr>
        <w:spacing w:line="480" w:lineRule="auto"/>
      </w:pPr>
      <w:r w:rsidRPr="001E50BC">
        <w:t>Figure 1.</w:t>
      </w:r>
    </w:p>
    <w:p w14:paraId="5079DADE" w14:textId="77777777" w:rsidR="00D126AE" w:rsidRPr="00D71E67" w:rsidRDefault="00D126AE" w:rsidP="00D126AE">
      <w:pPr>
        <w:spacing w:line="480" w:lineRule="auto"/>
      </w:pPr>
      <w:r w:rsidRPr="00D71E67">
        <w:t>Map of small impoundments studied in Alabama, USA. Control</w:t>
      </w:r>
      <w:r>
        <w:t xml:space="preserve"> (untreated) impoundments</w:t>
      </w:r>
      <w:r w:rsidRPr="00D71E67">
        <w:t xml:space="preserve"> are grey triangles and </w:t>
      </w:r>
      <w:r>
        <w:t>rotenone treatment impoundment</w:t>
      </w:r>
      <w:r w:rsidRPr="00D71E67">
        <w:t xml:space="preserve">s are black circles. Horseshoe (treatment), Little Pit (treatment), and Big Pit (control) are all three within 50 meters of each other, so the symbols almost completely overlap. </w:t>
      </w:r>
    </w:p>
    <w:p w14:paraId="6DCE56A1" w14:textId="77777777" w:rsidR="00D126AE" w:rsidRDefault="00D126AE" w:rsidP="00D126AE">
      <w:pPr>
        <w:spacing w:line="480" w:lineRule="auto"/>
      </w:pPr>
    </w:p>
    <w:p w14:paraId="1FDE527B" w14:textId="77777777" w:rsidR="00D126AE" w:rsidRDefault="00D126AE" w:rsidP="00D126AE">
      <w:pPr>
        <w:spacing w:line="480" w:lineRule="auto"/>
      </w:pPr>
      <w:r>
        <w:rPr>
          <w:noProof/>
        </w:rPr>
        <w:lastRenderedPageBreak/>
        <w:drawing>
          <wp:inline distT="0" distB="0" distL="0" distR="0" wp14:anchorId="4C549817" wp14:editId="645B774E">
            <wp:extent cx="2743306" cy="4800600"/>
            <wp:effectExtent l="0" t="0" r="0" b="0"/>
            <wp:docPr id="368557015" name="Picture 1"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7015" name="Picture 1" descr="A picture containing text, line, diagram, parallel&#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763944" cy="4836715"/>
                    </a:xfrm>
                    <a:prstGeom prst="rect">
                      <a:avLst/>
                    </a:prstGeom>
                  </pic:spPr>
                </pic:pic>
              </a:graphicData>
            </a:graphic>
          </wp:inline>
        </w:drawing>
      </w:r>
    </w:p>
    <w:p w14:paraId="2F0EF30E" w14:textId="77777777" w:rsidR="00D126AE" w:rsidRDefault="00D126AE" w:rsidP="00D126AE">
      <w:pPr>
        <w:spacing w:line="480" w:lineRule="auto"/>
      </w:pPr>
      <w:r>
        <w:t>Figure 2.</w:t>
      </w:r>
    </w:p>
    <w:p w14:paraId="6B8F26AB" w14:textId="77777777" w:rsidR="00D126AE" w:rsidRDefault="00D126AE" w:rsidP="00D126AE">
      <w:pPr>
        <w:spacing w:line="480" w:lineRule="auto"/>
      </w:pPr>
      <w:r>
        <w:t>Largemouth Bass (top) and Bluegill (bottom) log</w:t>
      </w:r>
      <w:r>
        <w:rPr>
          <w:vertAlign w:val="subscript"/>
        </w:rPr>
        <w:t>e</w:t>
      </w:r>
      <w:r>
        <w:t xml:space="preserve"> total seine catches immediately before (days 1 and 21) and after (days 2 and 22) the first (“App. 1”; black lines) and second (“App. 2”; grey lines) shoreline rotenone applications in small impoundments located across central to southern Alabama, USA.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6DCB4C01" w14:textId="77777777" w:rsidR="00D126AE" w:rsidRDefault="00D126AE" w:rsidP="00D126AE">
      <w:pPr>
        <w:spacing w:line="480" w:lineRule="auto"/>
      </w:pPr>
    </w:p>
    <w:p w14:paraId="2B2FB322" w14:textId="77777777" w:rsidR="00D126AE" w:rsidRDefault="00D126AE" w:rsidP="00D126AE">
      <w:pPr>
        <w:spacing w:line="480" w:lineRule="auto"/>
      </w:pPr>
      <w:r>
        <w:rPr>
          <w:noProof/>
        </w:rPr>
        <w:lastRenderedPageBreak/>
        <w:drawing>
          <wp:inline distT="0" distB="0" distL="0" distR="0" wp14:anchorId="23FCDA15" wp14:editId="36471CF0">
            <wp:extent cx="2743306" cy="4800600"/>
            <wp:effectExtent l="0" t="0" r="0" b="0"/>
            <wp:docPr id="1633919831" name="Picture 2"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19831" name="Picture 2" descr="A picture containing text, line, diagram, parallel&#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69445" cy="4846342"/>
                    </a:xfrm>
                    <a:prstGeom prst="rect">
                      <a:avLst/>
                    </a:prstGeom>
                  </pic:spPr>
                </pic:pic>
              </a:graphicData>
            </a:graphic>
          </wp:inline>
        </w:drawing>
      </w:r>
    </w:p>
    <w:p w14:paraId="5FF7E110" w14:textId="77777777" w:rsidR="00D126AE" w:rsidRDefault="00D126AE" w:rsidP="00D126AE">
      <w:pPr>
        <w:spacing w:line="480" w:lineRule="auto"/>
      </w:pPr>
      <w:r>
        <w:t>Figure 3.</w:t>
      </w:r>
    </w:p>
    <w:p w14:paraId="4382081E" w14:textId="77777777" w:rsidR="00D126AE" w:rsidRDefault="00D126AE" w:rsidP="00D126AE">
      <w:pPr>
        <w:spacing w:line="480" w:lineRule="auto"/>
      </w:pPr>
      <w:r>
        <w:t>Largemouth Bass (top) and Bluegill (bottom) log</w:t>
      </w:r>
      <w:r>
        <w:rPr>
          <w:vertAlign w:val="subscript"/>
        </w:rPr>
        <w:t>e</w:t>
      </w:r>
      <w:r>
        <w:t xml:space="preserve"> total seine catches in small impoundments located across central to southern Alabama, USA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6E7E308D" w14:textId="77777777" w:rsidR="00D126AE" w:rsidRDefault="00D126AE" w:rsidP="00D126AE">
      <w:pPr>
        <w:spacing w:line="480" w:lineRule="auto"/>
      </w:pPr>
    </w:p>
    <w:p w14:paraId="7A198043" w14:textId="77777777" w:rsidR="00D126AE" w:rsidRDefault="00D126AE" w:rsidP="00D126AE">
      <w:pPr>
        <w:spacing w:line="480" w:lineRule="auto"/>
      </w:pPr>
      <w:r>
        <w:rPr>
          <w:noProof/>
        </w:rPr>
        <w:lastRenderedPageBreak/>
        <w:drawing>
          <wp:inline distT="0" distB="0" distL="0" distR="0" wp14:anchorId="612DFDB3" wp14:editId="3C6AA60D">
            <wp:extent cx="2743200" cy="2400300"/>
            <wp:effectExtent l="0" t="0" r="0" b="0"/>
            <wp:docPr id="936266565" name="Picture 3"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66565" name="Picture 3" descr="A picture containing text, line, diagram, paralle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771962" cy="2425467"/>
                    </a:xfrm>
                    <a:prstGeom prst="rect">
                      <a:avLst/>
                    </a:prstGeom>
                  </pic:spPr>
                </pic:pic>
              </a:graphicData>
            </a:graphic>
          </wp:inline>
        </w:drawing>
      </w:r>
    </w:p>
    <w:p w14:paraId="3F5A9209" w14:textId="77777777" w:rsidR="00D126AE" w:rsidRDefault="00D126AE" w:rsidP="00D126AE">
      <w:pPr>
        <w:spacing w:line="480" w:lineRule="auto"/>
      </w:pPr>
      <w:r>
        <w:t>Figure 4.</w:t>
      </w:r>
    </w:p>
    <w:p w14:paraId="10A13B50" w14:textId="77777777" w:rsidR="00D126AE" w:rsidRDefault="00D126AE" w:rsidP="00D126AE">
      <w:pPr>
        <w:spacing w:line="480" w:lineRule="auto"/>
      </w:pPr>
      <w:r>
        <w:t>Temporal trends in Largemouth Bass log</w:t>
      </w:r>
      <w:r>
        <w:rPr>
          <w:vertAlign w:val="subscript"/>
        </w:rPr>
        <w:t>e</w:t>
      </w:r>
      <w:r>
        <w:t xml:space="preserve"> mean length-at-age-1 in control (dashed lines) and treatment (solid lines) small impoundments located across central to southern Alabama, USA. Open circles denote untreated impoundments, while closed circles denote impoundments treated with rotenone. Solid lines leading from a closed circle to another closed circle represent the impoundments that were treated twice (e.g., see Table 1). Times treated (untreated control, once, twice) was the variable of interest in our model, and this portrays how the model compared those different levels of treatment. The interaction term is testing whether the slopes of the solid lines (i.e., one or two years of treatment) differ from the slopes of the dashed lines (controls). Error bars represent the 95% confidence intervals of the data when the sample size for that year was greater than two impoundments. </w:t>
      </w:r>
    </w:p>
    <w:p w14:paraId="146D2FF3" w14:textId="77777777" w:rsidR="00D126AE" w:rsidRDefault="00D126AE" w:rsidP="00D126AE">
      <w:pPr>
        <w:spacing w:line="480" w:lineRule="auto"/>
        <w:rPr>
          <w:noProof/>
        </w:rPr>
      </w:pPr>
    </w:p>
    <w:p w14:paraId="3BD5467C" w14:textId="77777777" w:rsidR="00D126AE" w:rsidRDefault="00D126AE" w:rsidP="00D126AE">
      <w:pPr>
        <w:spacing w:line="480" w:lineRule="auto"/>
      </w:pPr>
      <w:r>
        <w:rPr>
          <w:noProof/>
        </w:rPr>
        <w:lastRenderedPageBreak/>
        <w:drawing>
          <wp:inline distT="0" distB="0" distL="0" distR="0" wp14:anchorId="62711B62" wp14:editId="28347690">
            <wp:extent cx="2743306" cy="4800600"/>
            <wp:effectExtent l="0" t="0" r="0" b="0"/>
            <wp:docPr id="103130711" name="Picture 4" descr="A picture containing diagram, line, paralle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0711" name="Picture 4" descr="A picture containing diagram, line, parallel,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52732" cy="4817096"/>
                    </a:xfrm>
                    <a:prstGeom prst="rect">
                      <a:avLst/>
                    </a:prstGeom>
                  </pic:spPr>
                </pic:pic>
              </a:graphicData>
            </a:graphic>
          </wp:inline>
        </w:drawing>
      </w:r>
    </w:p>
    <w:p w14:paraId="7FFDC847" w14:textId="77777777" w:rsidR="00D126AE" w:rsidRDefault="00D126AE" w:rsidP="00D126AE">
      <w:pPr>
        <w:spacing w:line="480" w:lineRule="auto"/>
      </w:pPr>
      <w:r>
        <w:t>Figure 5.</w:t>
      </w:r>
    </w:p>
    <w:p w14:paraId="5E6BAAC7" w14:textId="37F1056A" w:rsidR="001D08A7" w:rsidRDefault="00D126AE" w:rsidP="00D126AE">
      <w:pPr>
        <w:spacing w:line="480" w:lineRule="auto"/>
      </w:pPr>
      <w:r>
        <w:t>Temporal trends in age-1 Largemouth Bass (top) and &gt;80 mm Bluegill (bottom) log</w:t>
      </w:r>
      <w:r>
        <w:rPr>
          <w:vertAlign w:val="subscript"/>
        </w:rPr>
        <w:t>e</w:t>
      </w:r>
      <w:r>
        <w:t xml:space="preserve"> electrofishing catch-per-unit-effort (CPUE; </w:t>
      </w:r>
      <w:r w:rsidRPr="00C737D8">
        <w:t>fish caught per 30 minutes electrofishing</w:t>
      </w:r>
      <w:r>
        <w:t>) in control (dashed lines) and treatment (solid lines) small impoundments located across central to southern Alabama, USA. Open circles denote untreated impoundments, while closed circles denote impoundments treated with rotenone. Data are presented as in Figure 4.</w:t>
      </w:r>
    </w:p>
    <w:p w14:paraId="656572D4" w14:textId="77777777" w:rsidR="00D126AE" w:rsidRDefault="00D126AE" w:rsidP="00D126AE">
      <w:pPr>
        <w:spacing w:line="480" w:lineRule="auto"/>
      </w:pPr>
    </w:p>
    <w:sectPr w:rsidR="00D126AE" w:rsidSect="00F66318">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AA448" w14:textId="77777777" w:rsidR="007C29F0" w:rsidRDefault="007C29F0" w:rsidP="005723B5">
      <w:r>
        <w:separator/>
      </w:r>
    </w:p>
  </w:endnote>
  <w:endnote w:type="continuationSeparator" w:id="0">
    <w:p w14:paraId="2810AB55" w14:textId="77777777" w:rsidR="007C29F0" w:rsidRDefault="007C29F0"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E52EE" w14:textId="77777777" w:rsidR="007C29F0" w:rsidRDefault="007C29F0" w:rsidP="005723B5">
      <w:r>
        <w:separator/>
      </w:r>
    </w:p>
  </w:footnote>
  <w:footnote w:type="continuationSeparator" w:id="0">
    <w:p w14:paraId="52E05EA6" w14:textId="77777777" w:rsidR="007C29F0" w:rsidRDefault="007C29F0"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B521A"/>
    <w:rsid w:val="001D08A7"/>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184"/>
    <w:rsid w:val="00482A13"/>
    <w:rsid w:val="00492FCA"/>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77EA"/>
    <w:rsid w:val="007410CE"/>
    <w:rsid w:val="00747514"/>
    <w:rsid w:val="00751116"/>
    <w:rsid w:val="00760DB5"/>
    <w:rsid w:val="0076131B"/>
    <w:rsid w:val="00767D9F"/>
    <w:rsid w:val="007813C2"/>
    <w:rsid w:val="0079323D"/>
    <w:rsid w:val="007977C5"/>
    <w:rsid w:val="007B0559"/>
    <w:rsid w:val="007B464D"/>
    <w:rsid w:val="007C0321"/>
    <w:rsid w:val="007C29F0"/>
    <w:rsid w:val="007E1795"/>
    <w:rsid w:val="007E4049"/>
    <w:rsid w:val="0080133B"/>
    <w:rsid w:val="008047A8"/>
    <w:rsid w:val="00816EBC"/>
    <w:rsid w:val="0083479C"/>
    <w:rsid w:val="0084263A"/>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5673"/>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42F89"/>
    <w:rsid w:val="00B61C0A"/>
    <w:rsid w:val="00B61E34"/>
    <w:rsid w:val="00B67E5E"/>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26AE"/>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26356"/>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TotalTime>
  <Pages>29</Pages>
  <Words>24895</Words>
  <Characters>141902</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6</cp:revision>
  <cp:lastPrinted>2023-01-18T18:49:00Z</cp:lastPrinted>
  <dcterms:created xsi:type="dcterms:W3CDTF">2023-06-16T19:25:00Z</dcterms:created>
  <dcterms:modified xsi:type="dcterms:W3CDTF">2023-06-3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